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CB8D50" w14:textId="4F3B7149" w:rsidR="00A85944" w:rsidRPr="00E97F7B" w:rsidRDefault="00A85944" w:rsidP="00FC4686">
      <w:pPr>
        <w:pStyle w:val="Title"/>
      </w:pPr>
      <w:r w:rsidRPr="00E97F7B">
        <w:t>SVEUČILIŠTE JOSIPA JURJA STROSSMAYERA U OSIJEKU</w:t>
      </w:r>
    </w:p>
    <w:p w14:paraId="07F91FA4" w14:textId="3675CDC5" w:rsidR="00A85944" w:rsidRPr="00E97F7B" w:rsidRDefault="00A85944" w:rsidP="00FC4686">
      <w:pPr>
        <w:pStyle w:val="Title"/>
      </w:pPr>
      <w:r w:rsidRPr="00E97F7B">
        <w:t>FAKULTET ELEKTROTEHNIKE, RAČUNARSTVA I</w:t>
      </w:r>
    </w:p>
    <w:p w14:paraId="671240B4" w14:textId="2AB8E9EE" w:rsidR="0083143C" w:rsidRPr="00E97F7B" w:rsidRDefault="00A85944" w:rsidP="00FC4686">
      <w:pPr>
        <w:pStyle w:val="Title"/>
      </w:pPr>
      <w:r w:rsidRPr="00E97F7B">
        <w:t>INFORMACIJSKIH TEHNOLOGIJA</w:t>
      </w:r>
      <w:r w:rsidR="00431A85" w:rsidRPr="00E97F7B">
        <w:t xml:space="preserve"> (</w:t>
      </w:r>
      <w:r w:rsidR="00E97F7B">
        <w:t>Title</w:t>
      </w:r>
      <w:r w:rsidR="00431A85" w:rsidRPr="00E97F7B">
        <w:t xml:space="preserve"> stil)</w:t>
      </w:r>
    </w:p>
    <w:p w14:paraId="4249304D" w14:textId="77777777" w:rsidR="0083143C" w:rsidRPr="00E97F7B" w:rsidRDefault="0083143C" w:rsidP="00E97F7B"/>
    <w:p w14:paraId="0CCEDDEE" w14:textId="28AC21B9" w:rsidR="0083143C" w:rsidRPr="00E97F7B" w:rsidRDefault="00A85944" w:rsidP="00FC4686">
      <w:pPr>
        <w:pStyle w:val="Title"/>
      </w:pPr>
      <w:r w:rsidRPr="00E97F7B">
        <w:t>Sveučilišni studij / Stručni studij</w:t>
      </w:r>
      <w:r w:rsidR="00431A85" w:rsidRPr="00E97F7B">
        <w:t xml:space="preserve"> (</w:t>
      </w:r>
      <w:r w:rsidR="00E97F7B">
        <w:t>Title</w:t>
      </w:r>
      <w:r w:rsidR="00E97F7B" w:rsidRPr="00E97F7B">
        <w:t xml:space="preserve"> </w:t>
      </w:r>
      <w:r w:rsidR="00431A85" w:rsidRPr="00E97F7B">
        <w:t>stil)</w:t>
      </w:r>
    </w:p>
    <w:p w14:paraId="7724B2C6" w14:textId="77777777" w:rsidR="0083143C" w:rsidRPr="00E97F7B" w:rsidRDefault="0083143C" w:rsidP="00E97F7B"/>
    <w:p w14:paraId="55EB426D" w14:textId="77777777" w:rsidR="00037F75" w:rsidRPr="00E97F7B" w:rsidRDefault="00037F75" w:rsidP="00E97F7B"/>
    <w:p w14:paraId="3D602A09" w14:textId="77777777" w:rsidR="00037F75" w:rsidRPr="00E97F7B" w:rsidRDefault="00037F75" w:rsidP="00E97F7B"/>
    <w:p w14:paraId="2D397E54" w14:textId="77777777" w:rsidR="0083143C" w:rsidRPr="00E97F7B" w:rsidRDefault="0083143C" w:rsidP="00E97F7B"/>
    <w:p w14:paraId="11B014F1" w14:textId="77777777" w:rsidR="0083143C" w:rsidRPr="00E97F7B" w:rsidRDefault="0083143C" w:rsidP="00E97F7B"/>
    <w:p w14:paraId="2B200C69" w14:textId="77777777" w:rsidR="0083143C" w:rsidRPr="00E97F7B" w:rsidRDefault="0083143C" w:rsidP="00E97F7B"/>
    <w:p w14:paraId="0788EE17" w14:textId="0E74255A" w:rsidR="00874737" w:rsidRPr="00E97F7B" w:rsidRDefault="00A85944" w:rsidP="00E97F7B">
      <w:pPr>
        <w:jc w:val="center"/>
        <w:rPr>
          <w:rStyle w:val="BookTitle"/>
        </w:rPr>
      </w:pPr>
      <w:r w:rsidRPr="00FC4686">
        <w:rPr>
          <w:rStyle w:val="BookTitle"/>
        </w:rPr>
        <w:t>NASLOV</w:t>
      </w:r>
      <w:r w:rsidRPr="00E97F7B">
        <w:rPr>
          <w:rStyle w:val="BookTitle"/>
        </w:rPr>
        <w:t xml:space="preserve"> RADA</w:t>
      </w:r>
      <w:r w:rsidR="00431A85" w:rsidRPr="00E97F7B">
        <w:rPr>
          <w:rStyle w:val="BookTitle"/>
        </w:rPr>
        <w:t xml:space="preserve"> (</w:t>
      </w:r>
      <w:proofErr w:type="spellStart"/>
      <w:r w:rsidR="002877D9" w:rsidRPr="00E97F7B">
        <w:rPr>
          <w:rStyle w:val="BookTitle"/>
        </w:rPr>
        <w:t>Book</w:t>
      </w:r>
      <w:proofErr w:type="spellEnd"/>
      <w:r w:rsidR="002877D9" w:rsidRPr="00E97F7B">
        <w:rPr>
          <w:rStyle w:val="BookTitle"/>
        </w:rPr>
        <w:t xml:space="preserve"> t</w:t>
      </w:r>
      <w:r w:rsidR="00431A85" w:rsidRPr="00E97F7B">
        <w:rPr>
          <w:rStyle w:val="BookTitle"/>
        </w:rPr>
        <w:t>itle stil)</w:t>
      </w:r>
    </w:p>
    <w:p w14:paraId="2B22A8F2" w14:textId="337B727B" w:rsidR="0083143C" w:rsidRPr="00E97F7B" w:rsidRDefault="00E97F7B" w:rsidP="00FC4686">
      <w:pPr>
        <w:pStyle w:val="Title"/>
      </w:pPr>
      <w:r w:rsidRPr="00FC4686">
        <w:t>Diplomski</w:t>
      </w:r>
      <w:r w:rsidRPr="00E97F7B">
        <w:t xml:space="preserve"> rad</w:t>
      </w:r>
      <w:r w:rsidR="004A6E9C">
        <w:t xml:space="preserve"> / Završni rad</w:t>
      </w:r>
      <w:r w:rsidR="00431A85" w:rsidRPr="00E97F7B">
        <w:t xml:space="preserve"> (</w:t>
      </w:r>
      <w:r>
        <w:t>Title</w:t>
      </w:r>
      <w:r w:rsidRPr="00E97F7B">
        <w:t xml:space="preserve"> </w:t>
      </w:r>
      <w:r w:rsidR="00431A85" w:rsidRPr="00E97F7B">
        <w:t>stil)</w:t>
      </w:r>
    </w:p>
    <w:p w14:paraId="6BB8156B" w14:textId="77777777" w:rsidR="0083143C" w:rsidRPr="00E97F7B" w:rsidRDefault="0083143C" w:rsidP="00E97F7B"/>
    <w:p w14:paraId="6552823E" w14:textId="77777777" w:rsidR="005A532A" w:rsidRPr="00E97F7B" w:rsidRDefault="005A532A" w:rsidP="00E97F7B"/>
    <w:p w14:paraId="295B742B" w14:textId="77777777" w:rsidR="005A532A" w:rsidRPr="00E97F7B" w:rsidRDefault="005A532A" w:rsidP="00E97F7B"/>
    <w:p w14:paraId="348461D3" w14:textId="21BCD6D5" w:rsidR="005A532A" w:rsidRPr="00E97F7B" w:rsidRDefault="00A85944" w:rsidP="00FC4686">
      <w:pPr>
        <w:pStyle w:val="Subtitle"/>
      </w:pPr>
      <w:r w:rsidRPr="00E97F7B">
        <w:t>Ime i prezime</w:t>
      </w:r>
      <w:r w:rsidR="00431A85" w:rsidRPr="00E97F7B">
        <w:t xml:space="preserve"> (</w:t>
      </w:r>
      <w:proofErr w:type="spellStart"/>
      <w:r w:rsidR="006310E5">
        <w:t>S</w:t>
      </w:r>
      <w:r w:rsidR="00431A85" w:rsidRPr="00E97F7B">
        <w:t>ubtitle</w:t>
      </w:r>
      <w:proofErr w:type="spellEnd"/>
      <w:r w:rsidR="00431A85" w:rsidRPr="00E97F7B">
        <w:t xml:space="preserve"> stil)</w:t>
      </w:r>
    </w:p>
    <w:p w14:paraId="55A9AB13" w14:textId="25D844C8" w:rsidR="005A532A" w:rsidRPr="00E97F7B" w:rsidRDefault="005A532A" w:rsidP="00E97F7B"/>
    <w:p w14:paraId="74D3782E" w14:textId="6FB68082" w:rsidR="00A85944" w:rsidRPr="00E97F7B" w:rsidRDefault="00A85944" w:rsidP="00E97F7B"/>
    <w:p w14:paraId="476CE88C" w14:textId="38221D4C" w:rsidR="00A85944" w:rsidRPr="00E97F7B" w:rsidRDefault="00A85944" w:rsidP="00E97F7B"/>
    <w:p w14:paraId="0FCACFAB" w14:textId="728D8B8A" w:rsidR="00A85944" w:rsidRPr="00E97F7B" w:rsidRDefault="00A85944" w:rsidP="00E97F7B"/>
    <w:p w14:paraId="19E011F9" w14:textId="77777777" w:rsidR="00A85944" w:rsidRPr="00E97F7B" w:rsidRDefault="00A85944" w:rsidP="00E97F7B"/>
    <w:p w14:paraId="6914E66B" w14:textId="624A3148" w:rsidR="005A532A" w:rsidRPr="00E97F7B" w:rsidRDefault="00A85944" w:rsidP="00FC4686">
      <w:pPr>
        <w:pStyle w:val="Title"/>
      </w:pPr>
      <w:r w:rsidRPr="00E97F7B">
        <w:t>Osijek, godina.</w:t>
      </w:r>
      <w:r w:rsidR="00431A85" w:rsidRPr="00E97F7B">
        <w:t xml:space="preserve"> (</w:t>
      </w:r>
      <w:r w:rsidR="006310E5">
        <w:t>Title</w:t>
      </w:r>
      <w:r w:rsidR="006310E5" w:rsidRPr="00E97F7B">
        <w:t xml:space="preserve"> </w:t>
      </w:r>
      <w:r w:rsidR="00431A85" w:rsidRPr="00E97F7B">
        <w:t>stil)</w:t>
      </w:r>
    </w:p>
    <w:p w14:paraId="5378E7FD" w14:textId="65F99AB2" w:rsidR="00431A85" w:rsidRPr="00431A85" w:rsidRDefault="00431A85" w:rsidP="00CE4BDD">
      <w:pPr>
        <w:pStyle w:val="Heading5"/>
      </w:pPr>
      <w:r>
        <w:lastRenderedPageBreak/>
        <w:t>SADRŽAJ</w:t>
      </w:r>
      <w:r w:rsidRPr="00431A85">
        <w:t xml:space="preserve"> (</w:t>
      </w:r>
      <w:proofErr w:type="spellStart"/>
      <w:r w:rsidRPr="00431A85">
        <w:t>Heading</w:t>
      </w:r>
      <w:proofErr w:type="spellEnd"/>
      <w:r w:rsidRPr="00431A85">
        <w:t xml:space="preserve"> 5 stil)</w:t>
      </w:r>
    </w:p>
    <w:p w14:paraId="5F1C5304" w14:textId="38A32952" w:rsidR="00356846" w:rsidRDefault="00431A85">
      <w:pPr>
        <w:pStyle w:val="TOC1"/>
        <w:tabs>
          <w:tab w:val="right" w:leader="dot" w:pos="9062"/>
        </w:tabs>
        <w:rPr>
          <w:rFonts w:asciiTheme="minorHAnsi" w:eastAsiaTheme="minorEastAsia" w:hAnsiTheme="minorHAnsi" w:cstheme="minorBidi"/>
          <w:b w:val="0"/>
          <w:bCs w:val="0"/>
          <w:i w:val="0"/>
          <w:iCs w:val="0"/>
          <w:noProof/>
          <w:sz w:val="22"/>
          <w:szCs w:val="22"/>
          <w:lang w:val="en-GB" w:eastAsia="en-GB"/>
        </w:rPr>
      </w:pPr>
      <w:r>
        <w:rPr>
          <w:rFonts w:asciiTheme="minorHAnsi" w:hAnsiTheme="minorHAnsi"/>
        </w:rPr>
        <w:fldChar w:fldCharType="begin"/>
      </w:r>
      <w:r>
        <w:instrText xml:space="preserve"> TOC \o "1-3" \h \z \u \t "Heading 4;1" </w:instrText>
      </w:r>
      <w:r>
        <w:rPr>
          <w:rFonts w:asciiTheme="minorHAnsi" w:hAnsiTheme="minorHAnsi"/>
        </w:rPr>
        <w:fldChar w:fldCharType="separate"/>
      </w:r>
      <w:hyperlink w:anchor="_Toc46137638" w:history="1">
        <w:r w:rsidR="00356846" w:rsidRPr="00ED2275">
          <w:rPr>
            <w:rStyle w:val="Hyperlink"/>
            <w:noProof/>
          </w:rPr>
          <w:t>1. UVOD (HEADING 1)</w:t>
        </w:r>
        <w:r w:rsidR="00356846">
          <w:rPr>
            <w:noProof/>
            <w:webHidden/>
          </w:rPr>
          <w:tab/>
        </w:r>
        <w:r w:rsidR="00356846">
          <w:rPr>
            <w:noProof/>
            <w:webHidden/>
          </w:rPr>
          <w:fldChar w:fldCharType="begin"/>
        </w:r>
        <w:r w:rsidR="00356846">
          <w:rPr>
            <w:noProof/>
            <w:webHidden/>
          </w:rPr>
          <w:instrText xml:space="preserve"> PAGEREF _Toc46137638 \h </w:instrText>
        </w:r>
        <w:r w:rsidR="00356846">
          <w:rPr>
            <w:noProof/>
            <w:webHidden/>
          </w:rPr>
        </w:r>
        <w:r w:rsidR="00356846">
          <w:rPr>
            <w:noProof/>
            <w:webHidden/>
          </w:rPr>
          <w:fldChar w:fldCharType="separate"/>
        </w:r>
        <w:r w:rsidR="00013502">
          <w:rPr>
            <w:noProof/>
            <w:webHidden/>
          </w:rPr>
          <w:t>1</w:t>
        </w:r>
        <w:r w:rsidR="00356846">
          <w:rPr>
            <w:noProof/>
            <w:webHidden/>
          </w:rPr>
          <w:fldChar w:fldCharType="end"/>
        </w:r>
      </w:hyperlink>
    </w:p>
    <w:p w14:paraId="5CA9BBA2" w14:textId="1C0EC258" w:rsidR="00356846" w:rsidRDefault="00E633E7">
      <w:pPr>
        <w:pStyle w:val="TOC2"/>
        <w:tabs>
          <w:tab w:val="right" w:leader="dot" w:pos="9062"/>
        </w:tabs>
        <w:rPr>
          <w:rFonts w:asciiTheme="minorHAnsi" w:eastAsiaTheme="minorEastAsia" w:hAnsiTheme="minorHAnsi" w:cstheme="minorBidi"/>
          <w:b w:val="0"/>
          <w:bCs w:val="0"/>
          <w:noProof/>
          <w:lang w:val="en-GB" w:eastAsia="en-GB"/>
        </w:rPr>
      </w:pPr>
      <w:hyperlink w:anchor="_Toc46137639" w:history="1">
        <w:r w:rsidR="00356846" w:rsidRPr="00ED2275">
          <w:rPr>
            <w:rStyle w:val="Hyperlink"/>
            <w:noProof/>
          </w:rPr>
          <w:t>1.1. Podnaslov 1 (Heading 2)</w:t>
        </w:r>
        <w:r w:rsidR="00356846">
          <w:rPr>
            <w:noProof/>
            <w:webHidden/>
          </w:rPr>
          <w:tab/>
        </w:r>
        <w:r w:rsidR="00356846">
          <w:rPr>
            <w:noProof/>
            <w:webHidden/>
          </w:rPr>
          <w:fldChar w:fldCharType="begin"/>
        </w:r>
        <w:r w:rsidR="00356846">
          <w:rPr>
            <w:noProof/>
            <w:webHidden/>
          </w:rPr>
          <w:instrText xml:space="preserve"> PAGEREF _Toc46137639 \h </w:instrText>
        </w:r>
        <w:r w:rsidR="00356846">
          <w:rPr>
            <w:noProof/>
            <w:webHidden/>
          </w:rPr>
        </w:r>
        <w:r w:rsidR="00356846">
          <w:rPr>
            <w:noProof/>
            <w:webHidden/>
          </w:rPr>
          <w:fldChar w:fldCharType="separate"/>
        </w:r>
        <w:r w:rsidR="00013502">
          <w:rPr>
            <w:noProof/>
            <w:webHidden/>
          </w:rPr>
          <w:t>1</w:t>
        </w:r>
        <w:r w:rsidR="00356846">
          <w:rPr>
            <w:noProof/>
            <w:webHidden/>
          </w:rPr>
          <w:fldChar w:fldCharType="end"/>
        </w:r>
      </w:hyperlink>
    </w:p>
    <w:p w14:paraId="7690275D" w14:textId="797A2861" w:rsidR="00356846" w:rsidRDefault="00E633E7">
      <w:pPr>
        <w:pStyle w:val="TOC2"/>
        <w:tabs>
          <w:tab w:val="right" w:leader="dot" w:pos="9062"/>
        </w:tabs>
        <w:rPr>
          <w:rFonts w:asciiTheme="minorHAnsi" w:eastAsiaTheme="minorEastAsia" w:hAnsiTheme="minorHAnsi" w:cstheme="minorBidi"/>
          <w:b w:val="0"/>
          <w:bCs w:val="0"/>
          <w:noProof/>
          <w:lang w:val="en-GB" w:eastAsia="en-GB"/>
        </w:rPr>
      </w:pPr>
      <w:hyperlink w:anchor="_Toc46137640" w:history="1">
        <w:r w:rsidR="00356846" w:rsidRPr="00ED2275">
          <w:rPr>
            <w:rStyle w:val="Hyperlink"/>
            <w:noProof/>
          </w:rPr>
          <w:t>1.2. Podnaslov 2</w:t>
        </w:r>
        <w:r w:rsidR="00356846">
          <w:rPr>
            <w:noProof/>
            <w:webHidden/>
          </w:rPr>
          <w:tab/>
        </w:r>
        <w:r w:rsidR="00356846">
          <w:rPr>
            <w:noProof/>
            <w:webHidden/>
          </w:rPr>
          <w:fldChar w:fldCharType="begin"/>
        </w:r>
        <w:r w:rsidR="00356846">
          <w:rPr>
            <w:noProof/>
            <w:webHidden/>
          </w:rPr>
          <w:instrText xml:space="preserve"> PAGEREF _Toc46137640 \h </w:instrText>
        </w:r>
        <w:r w:rsidR="00356846">
          <w:rPr>
            <w:noProof/>
            <w:webHidden/>
          </w:rPr>
        </w:r>
        <w:r w:rsidR="00356846">
          <w:rPr>
            <w:noProof/>
            <w:webHidden/>
          </w:rPr>
          <w:fldChar w:fldCharType="separate"/>
        </w:r>
        <w:r w:rsidR="00013502">
          <w:rPr>
            <w:noProof/>
            <w:webHidden/>
          </w:rPr>
          <w:t>1</w:t>
        </w:r>
        <w:r w:rsidR="00356846">
          <w:rPr>
            <w:noProof/>
            <w:webHidden/>
          </w:rPr>
          <w:fldChar w:fldCharType="end"/>
        </w:r>
      </w:hyperlink>
    </w:p>
    <w:p w14:paraId="1343221C" w14:textId="72F72D05" w:rsidR="00356846" w:rsidRDefault="00E633E7">
      <w:pPr>
        <w:pStyle w:val="TOC3"/>
        <w:tabs>
          <w:tab w:val="right" w:leader="dot" w:pos="9062"/>
        </w:tabs>
        <w:rPr>
          <w:rFonts w:asciiTheme="minorHAnsi" w:eastAsiaTheme="minorEastAsia" w:hAnsiTheme="minorHAnsi" w:cstheme="minorBidi"/>
          <w:noProof/>
          <w:sz w:val="22"/>
          <w:szCs w:val="22"/>
          <w:lang w:val="en-GB" w:eastAsia="en-GB"/>
        </w:rPr>
      </w:pPr>
      <w:hyperlink w:anchor="_Toc46137641" w:history="1">
        <w:r w:rsidR="00356846" w:rsidRPr="00ED2275">
          <w:rPr>
            <w:rStyle w:val="Hyperlink"/>
            <w:noProof/>
          </w:rPr>
          <w:t>1.2.1. Ubacivanje slika</w:t>
        </w:r>
        <w:r w:rsidR="00356846">
          <w:rPr>
            <w:noProof/>
            <w:webHidden/>
          </w:rPr>
          <w:tab/>
        </w:r>
        <w:r w:rsidR="00356846">
          <w:rPr>
            <w:noProof/>
            <w:webHidden/>
          </w:rPr>
          <w:fldChar w:fldCharType="begin"/>
        </w:r>
        <w:r w:rsidR="00356846">
          <w:rPr>
            <w:noProof/>
            <w:webHidden/>
          </w:rPr>
          <w:instrText xml:space="preserve"> PAGEREF _Toc46137641 \h </w:instrText>
        </w:r>
        <w:r w:rsidR="00356846">
          <w:rPr>
            <w:noProof/>
            <w:webHidden/>
          </w:rPr>
        </w:r>
        <w:r w:rsidR="00356846">
          <w:rPr>
            <w:noProof/>
            <w:webHidden/>
          </w:rPr>
          <w:fldChar w:fldCharType="separate"/>
        </w:r>
        <w:r w:rsidR="00013502">
          <w:rPr>
            <w:noProof/>
            <w:webHidden/>
          </w:rPr>
          <w:t>2</w:t>
        </w:r>
        <w:r w:rsidR="00356846">
          <w:rPr>
            <w:noProof/>
            <w:webHidden/>
          </w:rPr>
          <w:fldChar w:fldCharType="end"/>
        </w:r>
      </w:hyperlink>
    </w:p>
    <w:p w14:paraId="11804173" w14:textId="4A1D25EA" w:rsidR="00356846" w:rsidRDefault="00E633E7">
      <w:pPr>
        <w:pStyle w:val="TOC3"/>
        <w:tabs>
          <w:tab w:val="right" w:leader="dot" w:pos="9062"/>
        </w:tabs>
        <w:rPr>
          <w:rFonts w:asciiTheme="minorHAnsi" w:eastAsiaTheme="minorEastAsia" w:hAnsiTheme="minorHAnsi" w:cstheme="minorBidi"/>
          <w:noProof/>
          <w:sz w:val="22"/>
          <w:szCs w:val="22"/>
          <w:lang w:val="en-GB" w:eastAsia="en-GB"/>
        </w:rPr>
      </w:pPr>
      <w:hyperlink w:anchor="_Toc46137642" w:history="1">
        <w:r w:rsidR="00356846" w:rsidRPr="00ED2275">
          <w:rPr>
            <w:rStyle w:val="Hyperlink"/>
            <w:noProof/>
          </w:rPr>
          <w:t>1.2.2. Ubacivanje koda</w:t>
        </w:r>
        <w:r w:rsidR="00356846">
          <w:rPr>
            <w:noProof/>
            <w:webHidden/>
          </w:rPr>
          <w:tab/>
        </w:r>
        <w:r w:rsidR="00356846">
          <w:rPr>
            <w:noProof/>
            <w:webHidden/>
          </w:rPr>
          <w:fldChar w:fldCharType="begin"/>
        </w:r>
        <w:r w:rsidR="00356846">
          <w:rPr>
            <w:noProof/>
            <w:webHidden/>
          </w:rPr>
          <w:instrText xml:space="preserve"> PAGEREF _Toc46137642 \h </w:instrText>
        </w:r>
        <w:r w:rsidR="00356846">
          <w:rPr>
            <w:noProof/>
            <w:webHidden/>
          </w:rPr>
        </w:r>
        <w:r w:rsidR="00356846">
          <w:rPr>
            <w:noProof/>
            <w:webHidden/>
          </w:rPr>
          <w:fldChar w:fldCharType="separate"/>
        </w:r>
        <w:r w:rsidR="00013502">
          <w:rPr>
            <w:noProof/>
            <w:webHidden/>
          </w:rPr>
          <w:t>2</w:t>
        </w:r>
        <w:r w:rsidR="00356846">
          <w:rPr>
            <w:noProof/>
            <w:webHidden/>
          </w:rPr>
          <w:fldChar w:fldCharType="end"/>
        </w:r>
      </w:hyperlink>
    </w:p>
    <w:p w14:paraId="005B91E0" w14:textId="690B7F6C" w:rsidR="00356846" w:rsidRDefault="00E633E7">
      <w:pPr>
        <w:pStyle w:val="TOC1"/>
        <w:tabs>
          <w:tab w:val="right" w:leader="dot" w:pos="9062"/>
        </w:tabs>
        <w:rPr>
          <w:rFonts w:asciiTheme="minorHAnsi" w:eastAsiaTheme="minorEastAsia" w:hAnsiTheme="minorHAnsi" w:cstheme="minorBidi"/>
          <w:b w:val="0"/>
          <w:bCs w:val="0"/>
          <w:i w:val="0"/>
          <w:iCs w:val="0"/>
          <w:noProof/>
          <w:sz w:val="22"/>
          <w:szCs w:val="22"/>
          <w:lang w:val="en-GB" w:eastAsia="en-GB"/>
        </w:rPr>
      </w:pPr>
      <w:hyperlink w:anchor="_Toc46137643" w:history="1">
        <w:r w:rsidR="00356846" w:rsidRPr="00ED2275">
          <w:rPr>
            <w:rStyle w:val="Hyperlink"/>
            <w:noProof/>
          </w:rPr>
          <w:t>2. REFERENCIRANJE SLIKA I TABLICA U TEKSTU</w:t>
        </w:r>
        <w:r w:rsidR="00356846">
          <w:rPr>
            <w:noProof/>
            <w:webHidden/>
          </w:rPr>
          <w:tab/>
        </w:r>
        <w:r w:rsidR="00356846">
          <w:rPr>
            <w:noProof/>
            <w:webHidden/>
          </w:rPr>
          <w:fldChar w:fldCharType="begin"/>
        </w:r>
        <w:r w:rsidR="00356846">
          <w:rPr>
            <w:noProof/>
            <w:webHidden/>
          </w:rPr>
          <w:instrText xml:space="preserve"> PAGEREF _Toc46137643 \h </w:instrText>
        </w:r>
        <w:r w:rsidR="00356846">
          <w:rPr>
            <w:noProof/>
            <w:webHidden/>
          </w:rPr>
        </w:r>
        <w:r w:rsidR="00356846">
          <w:rPr>
            <w:noProof/>
            <w:webHidden/>
          </w:rPr>
          <w:fldChar w:fldCharType="separate"/>
        </w:r>
        <w:r w:rsidR="00013502">
          <w:rPr>
            <w:noProof/>
            <w:webHidden/>
          </w:rPr>
          <w:t>3</w:t>
        </w:r>
        <w:r w:rsidR="00356846">
          <w:rPr>
            <w:noProof/>
            <w:webHidden/>
          </w:rPr>
          <w:fldChar w:fldCharType="end"/>
        </w:r>
      </w:hyperlink>
    </w:p>
    <w:p w14:paraId="53F80196" w14:textId="0122485F" w:rsidR="00356846" w:rsidRDefault="00E633E7">
      <w:pPr>
        <w:pStyle w:val="TOC1"/>
        <w:tabs>
          <w:tab w:val="right" w:leader="dot" w:pos="9062"/>
        </w:tabs>
        <w:rPr>
          <w:rFonts w:asciiTheme="minorHAnsi" w:eastAsiaTheme="minorEastAsia" w:hAnsiTheme="minorHAnsi" w:cstheme="minorBidi"/>
          <w:b w:val="0"/>
          <w:bCs w:val="0"/>
          <w:i w:val="0"/>
          <w:iCs w:val="0"/>
          <w:noProof/>
          <w:sz w:val="22"/>
          <w:szCs w:val="22"/>
          <w:lang w:val="en-GB" w:eastAsia="en-GB"/>
        </w:rPr>
      </w:pPr>
      <w:hyperlink w:anchor="_Toc46137644" w:history="1">
        <w:r w:rsidR="00356846" w:rsidRPr="00ED2275">
          <w:rPr>
            <w:rStyle w:val="Hyperlink"/>
            <w:noProof/>
          </w:rPr>
          <w:t>3. FORMULE</w:t>
        </w:r>
        <w:r w:rsidR="00356846">
          <w:rPr>
            <w:noProof/>
            <w:webHidden/>
          </w:rPr>
          <w:tab/>
        </w:r>
        <w:r w:rsidR="00356846">
          <w:rPr>
            <w:noProof/>
            <w:webHidden/>
          </w:rPr>
          <w:fldChar w:fldCharType="begin"/>
        </w:r>
        <w:r w:rsidR="00356846">
          <w:rPr>
            <w:noProof/>
            <w:webHidden/>
          </w:rPr>
          <w:instrText xml:space="preserve"> PAGEREF _Toc46137644 \h </w:instrText>
        </w:r>
        <w:r w:rsidR="00356846">
          <w:rPr>
            <w:noProof/>
            <w:webHidden/>
          </w:rPr>
        </w:r>
        <w:r w:rsidR="00356846">
          <w:rPr>
            <w:noProof/>
            <w:webHidden/>
          </w:rPr>
          <w:fldChar w:fldCharType="separate"/>
        </w:r>
        <w:r w:rsidR="00013502">
          <w:rPr>
            <w:noProof/>
            <w:webHidden/>
          </w:rPr>
          <w:t>3</w:t>
        </w:r>
        <w:r w:rsidR="00356846">
          <w:rPr>
            <w:noProof/>
            <w:webHidden/>
          </w:rPr>
          <w:fldChar w:fldCharType="end"/>
        </w:r>
      </w:hyperlink>
    </w:p>
    <w:p w14:paraId="6C61AEB5" w14:textId="605F815F" w:rsidR="00356846" w:rsidRDefault="00E633E7">
      <w:pPr>
        <w:pStyle w:val="TOC1"/>
        <w:tabs>
          <w:tab w:val="right" w:leader="dot" w:pos="9062"/>
        </w:tabs>
        <w:rPr>
          <w:rFonts w:asciiTheme="minorHAnsi" w:eastAsiaTheme="minorEastAsia" w:hAnsiTheme="minorHAnsi" w:cstheme="minorBidi"/>
          <w:b w:val="0"/>
          <w:bCs w:val="0"/>
          <w:i w:val="0"/>
          <w:iCs w:val="0"/>
          <w:noProof/>
          <w:sz w:val="22"/>
          <w:szCs w:val="22"/>
          <w:lang w:val="en-GB" w:eastAsia="en-GB"/>
        </w:rPr>
      </w:pPr>
      <w:hyperlink w:anchor="_Toc46137645" w:history="1">
        <w:r w:rsidR="00356846" w:rsidRPr="00ED2275">
          <w:rPr>
            <w:rStyle w:val="Hyperlink"/>
            <w:noProof/>
          </w:rPr>
          <w:t>4. REFERENCIRANJE LITERATURE</w:t>
        </w:r>
        <w:r w:rsidR="00356846">
          <w:rPr>
            <w:noProof/>
            <w:webHidden/>
          </w:rPr>
          <w:tab/>
        </w:r>
        <w:r w:rsidR="00356846">
          <w:rPr>
            <w:noProof/>
            <w:webHidden/>
          </w:rPr>
          <w:fldChar w:fldCharType="begin"/>
        </w:r>
        <w:r w:rsidR="00356846">
          <w:rPr>
            <w:noProof/>
            <w:webHidden/>
          </w:rPr>
          <w:instrText xml:space="preserve"> PAGEREF _Toc46137645 \h </w:instrText>
        </w:r>
        <w:r w:rsidR="00356846">
          <w:rPr>
            <w:noProof/>
            <w:webHidden/>
          </w:rPr>
        </w:r>
        <w:r w:rsidR="00356846">
          <w:rPr>
            <w:noProof/>
            <w:webHidden/>
          </w:rPr>
          <w:fldChar w:fldCharType="separate"/>
        </w:r>
        <w:r w:rsidR="00013502">
          <w:rPr>
            <w:noProof/>
            <w:webHidden/>
          </w:rPr>
          <w:t>4</w:t>
        </w:r>
        <w:r w:rsidR="00356846">
          <w:rPr>
            <w:noProof/>
            <w:webHidden/>
          </w:rPr>
          <w:fldChar w:fldCharType="end"/>
        </w:r>
      </w:hyperlink>
    </w:p>
    <w:p w14:paraId="7A784E76" w14:textId="6949F8FB" w:rsidR="00356846" w:rsidRDefault="00E633E7">
      <w:pPr>
        <w:pStyle w:val="TOC1"/>
        <w:tabs>
          <w:tab w:val="right" w:leader="dot" w:pos="9062"/>
        </w:tabs>
        <w:rPr>
          <w:rFonts w:asciiTheme="minorHAnsi" w:eastAsiaTheme="minorEastAsia" w:hAnsiTheme="minorHAnsi" w:cstheme="minorBidi"/>
          <w:b w:val="0"/>
          <w:bCs w:val="0"/>
          <w:i w:val="0"/>
          <w:iCs w:val="0"/>
          <w:noProof/>
          <w:sz w:val="22"/>
          <w:szCs w:val="22"/>
          <w:lang w:val="en-GB" w:eastAsia="en-GB"/>
        </w:rPr>
      </w:pPr>
      <w:hyperlink w:anchor="_Toc46137646" w:history="1">
        <w:r w:rsidR="00356846" w:rsidRPr="00ED2275">
          <w:rPr>
            <w:rStyle w:val="Hyperlink"/>
            <w:noProof/>
          </w:rPr>
          <w:t>LITERATURA</w:t>
        </w:r>
        <w:r w:rsidR="00356846">
          <w:rPr>
            <w:noProof/>
            <w:webHidden/>
          </w:rPr>
          <w:tab/>
        </w:r>
        <w:r w:rsidR="00356846">
          <w:rPr>
            <w:noProof/>
            <w:webHidden/>
          </w:rPr>
          <w:fldChar w:fldCharType="begin"/>
        </w:r>
        <w:r w:rsidR="00356846">
          <w:rPr>
            <w:noProof/>
            <w:webHidden/>
          </w:rPr>
          <w:instrText xml:space="preserve"> PAGEREF _Toc46137646 \h </w:instrText>
        </w:r>
        <w:r w:rsidR="00356846">
          <w:rPr>
            <w:noProof/>
            <w:webHidden/>
          </w:rPr>
        </w:r>
        <w:r w:rsidR="00356846">
          <w:rPr>
            <w:noProof/>
            <w:webHidden/>
          </w:rPr>
          <w:fldChar w:fldCharType="separate"/>
        </w:r>
        <w:r w:rsidR="00013502">
          <w:rPr>
            <w:noProof/>
            <w:webHidden/>
          </w:rPr>
          <w:t>5</w:t>
        </w:r>
        <w:r w:rsidR="00356846">
          <w:rPr>
            <w:noProof/>
            <w:webHidden/>
          </w:rPr>
          <w:fldChar w:fldCharType="end"/>
        </w:r>
      </w:hyperlink>
    </w:p>
    <w:p w14:paraId="7466F6AE" w14:textId="4A411EF4" w:rsidR="00356846" w:rsidRDefault="00E633E7">
      <w:pPr>
        <w:pStyle w:val="TOC1"/>
        <w:tabs>
          <w:tab w:val="right" w:leader="dot" w:pos="9062"/>
        </w:tabs>
        <w:rPr>
          <w:rFonts w:asciiTheme="minorHAnsi" w:eastAsiaTheme="minorEastAsia" w:hAnsiTheme="minorHAnsi" w:cstheme="minorBidi"/>
          <w:b w:val="0"/>
          <w:bCs w:val="0"/>
          <w:i w:val="0"/>
          <w:iCs w:val="0"/>
          <w:noProof/>
          <w:sz w:val="22"/>
          <w:szCs w:val="22"/>
          <w:lang w:val="en-GB" w:eastAsia="en-GB"/>
        </w:rPr>
      </w:pPr>
      <w:hyperlink w:anchor="_Toc46137647" w:history="1">
        <w:r w:rsidR="00356846" w:rsidRPr="00ED2275">
          <w:rPr>
            <w:rStyle w:val="Hyperlink"/>
            <w:noProof/>
          </w:rPr>
          <w:t>ŽIVOTOPIS</w:t>
        </w:r>
        <w:r w:rsidR="00356846">
          <w:rPr>
            <w:noProof/>
            <w:webHidden/>
          </w:rPr>
          <w:tab/>
        </w:r>
        <w:r w:rsidR="00356846">
          <w:rPr>
            <w:noProof/>
            <w:webHidden/>
          </w:rPr>
          <w:fldChar w:fldCharType="begin"/>
        </w:r>
        <w:r w:rsidR="00356846">
          <w:rPr>
            <w:noProof/>
            <w:webHidden/>
          </w:rPr>
          <w:instrText xml:space="preserve"> PAGEREF _Toc46137647 \h </w:instrText>
        </w:r>
        <w:r w:rsidR="00356846">
          <w:rPr>
            <w:noProof/>
            <w:webHidden/>
          </w:rPr>
        </w:r>
        <w:r w:rsidR="00356846">
          <w:rPr>
            <w:noProof/>
            <w:webHidden/>
          </w:rPr>
          <w:fldChar w:fldCharType="separate"/>
        </w:r>
        <w:r w:rsidR="00013502">
          <w:rPr>
            <w:noProof/>
            <w:webHidden/>
          </w:rPr>
          <w:t>6</w:t>
        </w:r>
        <w:r w:rsidR="00356846">
          <w:rPr>
            <w:noProof/>
            <w:webHidden/>
          </w:rPr>
          <w:fldChar w:fldCharType="end"/>
        </w:r>
      </w:hyperlink>
    </w:p>
    <w:p w14:paraId="7399199F" w14:textId="2D126E1E" w:rsidR="00431A85" w:rsidRDefault="00431A85" w:rsidP="004C231A">
      <w:r>
        <w:fldChar w:fldCharType="end"/>
      </w:r>
    </w:p>
    <w:p w14:paraId="077804DB" w14:textId="3E26AC3E" w:rsidR="004C231A" w:rsidRPr="00431A85" w:rsidRDefault="004C231A" w:rsidP="004C231A">
      <w:r>
        <w:t xml:space="preserve">Ako je čitavi dokument ispravno </w:t>
      </w:r>
      <w:r w:rsidR="002877D9">
        <w:t xml:space="preserve">napisan, gornji sadržaj je potrebno samo osvježit. Kliknuti desnom tipkom miša na prvu liniju sadržaja (u ovom slučaju 1. UVOD) </w:t>
      </w:r>
      <w:proofErr w:type="spellStart"/>
      <w:r w:rsidR="002877D9">
        <w:t>Update</w:t>
      </w:r>
      <w:proofErr w:type="spellEnd"/>
      <w:r w:rsidR="002877D9">
        <w:t xml:space="preserve"> </w:t>
      </w:r>
      <w:proofErr w:type="spellStart"/>
      <w:r w:rsidR="002877D9">
        <w:t>Field</w:t>
      </w:r>
      <w:proofErr w:type="spellEnd"/>
      <w:r w:rsidR="002877D9" w:rsidRPr="002877D9">
        <w:t xml:space="preserve"> → </w:t>
      </w:r>
      <w:proofErr w:type="spellStart"/>
      <w:r w:rsidR="002877D9">
        <w:t>Update</w:t>
      </w:r>
      <w:proofErr w:type="spellEnd"/>
      <w:r w:rsidR="002877D9">
        <w:t xml:space="preserve"> </w:t>
      </w:r>
      <w:proofErr w:type="spellStart"/>
      <w:r w:rsidR="002877D9">
        <w:t>entire</w:t>
      </w:r>
      <w:proofErr w:type="spellEnd"/>
      <w:r w:rsidR="002877D9">
        <w:t xml:space="preserve"> table</w:t>
      </w:r>
      <w:r w:rsidR="002877D9" w:rsidRPr="002877D9">
        <w:t xml:space="preserve"> →</w:t>
      </w:r>
      <w:r w:rsidR="002877D9">
        <w:t xml:space="preserve"> OK. Sadržaj će se promijeniti prema tekstu automa</w:t>
      </w:r>
      <w:r w:rsidR="00C97822">
        <w:t>ts</w:t>
      </w:r>
      <w:r w:rsidR="002877D9">
        <w:t>ki.</w:t>
      </w:r>
    </w:p>
    <w:p w14:paraId="61D89400" w14:textId="77777777" w:rsidR="005A532A" w:rsidRPr="005A532A" w:rsidRDefault="005A532A" w:rsidP="00AF338D">
      <w:pPr>
        <w:sectPr w:rsidR="005A532A" w:rsidRPr="005A532A" w:rsidSect="00DD00C2">
          <w:pgSz w:w="11906" w:h="16838"/>
          <w:pgMar w:top="1805" w:right="1417" w:bottom="1417" w:left="1417" w:header="708" w:footer="1097" w:gutter="0"/>
          <w:cols w:space="708"/>
          <w:docGrid w:linePitch="360"/>
        </w:sectPr>
      </w:pPr>
    </w:p>
    <w:p w14:paraId="4CB2AAE0" w14:textId="3B321728" w:rsidR="009D53E2" w:rsidRPr="00CE4BDD" w:rsidRDefault="00431A85" w:rsidP="00CE4BDD">
      <w:pPr>
        <w:pStyle w:val="Heading1"/>
      </w:pPr>
      <w:bookmarkStart w:id="0" w:name="_Toc46137638"/>
      <w:r w:rsidRPr="00CE4BDD">
        <w:lastRenderedPageBreak/>
        <w:t>UVOD (HEADING 1)</w:t>
      </w:r>
      <w:bookmarkEnd w:id="0"/>
    </w:p>
    <w:p w14:paraId="7D523C45" w14:textId="68D6299D" w:rsidR="00931B16" w:rsidRPr="00AF338D" w:rsidRDefault="005A532A" w:rsidP="00AF338D">
      <w:r w:rsidRPr="00AF338D">
        <w:t xml:space="preserve">Kratak Uvod. Tekst pisati </w:t>
      </w:r>
      <w:proofErr w:type="spellStart"/>
      <w:r w:rsidRPr="00AF338D">
        <w:t>Normal</w:t>
      </w:r>
      <w:proofErr w:type="spellEnd"/>
      <w:r w:rsidRPr="00AF338D">
        <w:t xml:space="preserve"> stilom, kôd pisati </w:t>
      </w:r>
      <w:proofErr w:type="spellStart"/>
      <w:r w:rsidRPr="00AF338D">
        <w:t>Code</w:t>
      </w:r>
      <w:proofErr w:type="spellEnd"/>
      <w:r w:rsidRPr="00AF338D">
        <w:t xml:space="preserve"> stilom, Naslove i podnaslove</w:t>
      </w:r>
      <w:r w:rsidR="00431A85">
        <w:t xml:space="preserve"> s numeriranjem</w:t>
      </w:r>
      <w:r w:rsidRPr="00AF338D">
        <w:t xml:space="preserve"> </w:t>
      </w:r>
      <w:proofErr w:type="spellStart"/>
      <w:r w:rsidRPr="00AF338D">
        <w:t>Heading</w:t>
      </w:r>
      <w:proofErr w:type="spellEnd"/>
      <w:r w:rsidRPr="00AF338D">
        <w:t xml:space="preserve"> 1, </w:t>
      </w:r>
      <w:proofErr w:type="spellStart"/>
      <w:r w:rsidRPr="00AF338D">
        <w:t>Heading</w:t>
      </w:r>
      <w:proofErr w:type="spellEnd"/>
      <w:r w:rsidRPr="00AF338D">
        <w:t xml:space="preserve"> 2, </w:t>
      </w:r>
      <w:proofErr w:type="spellStart"/>
      <w:r w:rsidRPr="00AF338D">
        <w:t>Heading</w:t>
      </w:r>
      <w:proofErr w:type="spellEnd"/>
      <w:r w:rsidRPr="00AF338D">
        <w:t xml:space="preserve"> 3 stilom</w:t>
      </w:r>
      <w:r w:rsidR="00431A85">
        <w:t xml:space="preserve">, naslove bez numeriranja (literatura, sažetak, životopis) </w:t>
      </w:r>
      <w:proofErr w:type="spellStart"/>
      <w:r w:rsidR="00431A85">
        <w:t>Heading</w:t>
      </w:r>
      <w:proofErr w:type="spellEnd"/>
      <w:r w:rsidR="00431A85">
        <w:t xml:space="preserve"> 4 stilom, posebno naslov </w:t>
      </w:r>
      <w:r w:rsidR="00431A85" w:rsidRPr="002877D9">
        <w:rPr>
          <w:rStyle w:val="Emphasis"/>
        </w:rPr>
        <w:t>Sadržaj</w:t>
      </w:r>
      <w:r w:rsidR="00431A85">
        <w:t xml:space="preserve"> </w:t>
      </w:r>
      <w:proofErr w:type="spellStart"/>
      <w:r w:rsidR="00431A85">
        <w:t>Heading</w:t>
      </w:r>
      <w:proofErr w:type="spellEnd"/>
      <w:r w:rsidR="00431A85">
        <w:t xml:space="preserve"> 5 stilom</w:t>
      </w:r>
      <w:r w:rsidRPr="00AF338D">
        <w:t>.</w:t>
      </w:r>
    </w:p>
    <w:p w14:paraId="56DF2EA8" w14:textId="16555B15" w:rsidR="005B4201" w:rsidRDefault="005B4201" w:rsidP="00AF338D">
      <w:r>
        <w:t>Prilikom rada u Wordu dobro je imati uključene sljedeće opcije</w:t>
      </w:r>
      <w:r w:rsidR="00C13CBF">
        <w:t xml:space="preserve"> (List </w:t>
      </w:r>
      <w:proofErr w:type="spellStart"/>
      <w:r w:rsidR="00C13CBF">
        <w:t>Bullet</w:t>
      </w:r>
      <w:proofErr w:type="spellEnd"/>
      <w:r w:rsidR="00C13CBF">
        <w:t xml:space="preserve"> 2 stil)</w:t>
      </w:r>
      <w:r>
        <w:t>:</w:t>
      </w:r>
    </w:p>
    <w:p w14:paraId="4B0DCC28" w14:textId="77777777" w:rsidR="005B4201" w:rsidRPr="00AF338D" w:rsidRDefault="005B4201" w:rsidP="00AF338D">
      <w:pPr>
        <w:pStyle w:val="ListBullet2"/>
      </w:pPr>
      <w:r w:rsidRPr="00AF338D">
        <w:t xml:space="preserve">kliknuti na </w:t>
      </w:r>
      <w:r w:rsidRPr="00AF338D">
        <w:rPr>
          <w:rStyle w:val="Emphasis"/>
          <w:i w:val="0"/>
          <w:iCs w:val="0"/>
        </w:rPr>
        <w:t xml:space="preserve">File → </w:t>
      </w:r>
      <w:proofErr w:type="spellStart"/>
      <w:r w:rsidRPr="00AF338D">
        <w:rPr>
          <w:rStyle w:val="Emphasis"/>
          <w:i w:val="0"/>
          <w:iCs w:val="0"/>
        </w:rPr>
        <w:t>Options</w:t>
      </w:r>
      <w:proofErr w:type="spellEnd"/>
      <w:r w:rsidRPr="00AF338D">
        <w:rPr>
          <w:rStyle w:val="Emphasis"/>
          <w:i w:val="0"/>
          <w:iCs w:val="0"/>
        </w:rPr>
        <w:t xml:space="preserve"> → Advanced</w:t>
      </w:r>
    </w:p>
    <w:p w14:paraId="6B5DEE4C" w14:textId="52BDAEE6" w:rsidR="005B4201" w:rsidRDefault="008F24B5" w:rsidP="00AF338D">
      <w:pPr>
        <w:pStyle w:val="ListBullet2"/>
      </w:pPr>
      <w:r w:rsidRPr="008F24B5">
        <w:rPr>
          <w:noProof/>
        </w:rPr>
        <w:drawing>
          <wp:anchor distT="0" distB="0" distL="114300" distR="114300" simplePos="0" relativeHeight="251738112" behindDoc="1" locked="0" layoutInCell="1" allowOverlap="1" wp14:anchorId="0F0E209C" wp14:editId="7EC4324E">
            <wp:simplePos x="0" y="0"/>
            <wp:positionH relativeFrom="column">
              <wp:posOffset>4116070</wp:posOffset>
            </wp:positionH>
            <wp:positionV relativeFrom="paragraph">
              <wp:posOffset>274320</wp:posOffset>
            </wp:positionV>
            <wp:extent cx="274320" cy="266700"/>
            <wp:effectExtent l="0" t="0" r="0" b="0"/>
            <wp:wrapTight wrapText="bothSides">
              <wp:wrapPolygon edited="0">
                <wp:start x="0" y="0"/>
                <wp:lineTo x="0" y="20057"/>
                <wp:lineTo x="19500" y="20057"/>
                <wp:lineTo x="1950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74320" cy="266700"/>
                    </a:xfrm>
                    <a:prstGeom prst="rect">
                      <a:avLst/>
                    </a:prstGeom>
                  </pic:spPr>
                </pic:pic>
              </a:graphicData>
            </a:graphic>
            <wp14:sizeRelH relativeFrom="page">
              <wp14:pctWidth>0</wp14:pctWidth>
            </wp14:sizeRelH>
            <wp14:sizeRelV relativeFrom="page">
              <wp14:pctHeight>0</wp14:pctHeight>
            </wp14:sizeRelV>
          </wp:anchor>
        </w:drawing>
      </w:r>
      <w:r w:rsidR="005B4201" w:rsidRPr="00AF338D">
        <w:t xml:space="preserve">uključiti sljedeće opcije </w:t>
      </w:r>
      <w:r w:rsidR="005B4201" w:rsidRPr="00AF338D">
        <w:rPr>
          <w:rStyle w:val="Emphasis"/>
          <w:i w:val="0"/>
          <w:iCs w:val="0"/>
        </w:rPr>
        <w:t xml:space="preserve">Show </w:t>
      </w:r>
      <w:proofErr w:type="spellStart"/>
      <w:r w:rsidR="005B4201" w:rsidRPr="00AF338D">
        <w:rPr>
          <w:rStyle w:val="Emphasis"/>
          <w:i w:val="0"/>
          <w:iCs w:val="0"/>
        </w:rPr>
        <w:t>bookmarks</w:t>
      </w:r>
      <w:proofErr w:type="spellEnd"/>
      <w:r w:rsidR="005B4201" w:rsidRPr="00AF338D">
        <w:t xml:space="preserve">, </w:t>
      </w:r>
      <w:r w:rsidR="005B4201" w:rsidRPr="00AF338D">
        <w:rPr>
          <w:rStyle w:val="Emphasis"/>
          <w:i w:val="0"/>
          <w:iCs w:val="0"/>
        </w:rPr>
        <w:t xml:space="preserve">Show </w:t>
      </w:r>
      <w:proofErr w:type="spellStart"/>
      <w:r w:rsidR="005B4201" w:rsidRPr="00AF338D">
        <w:rPr>
          <w:rStyle w:val="Emphasis"/>
          <w:i w:val="0"/>
          <w:iCs w:val="0"/>
        </w:rPr>
        <w:t>text</w:t>
      </w:r>
      <w:proofErr w:type="spellEnd"/>
      <w:r w:rsidR="005B4201" w:rsidRPr="00AF338D">
        <w:rPr>
          <w:rStyle w:val="Emphasis"/>
          <w:i w:val="0"/>
          <w:iCs w:val="0"/>
        </w:rPr>
        <w:t xml:space="preserve"> </w:t>
      </w:r>
      <w:proofErr w:type="spellStart"/>
      <w:r w:rsidR="005B4201" w:rsidRPr="00AF338D">
        <w:rPr>
          <w:rStyle w:val="Emphasis"/>
          <w:i w:val="0"/>
          <w:iCs w:val="0"/>
        </w:rPr>
        <w:t>boundaries</w:t>
      </w:r>
      <w:proofErr w:type="spellEnd"/>
      <w:r w:rsidR="005B4201" w:rsidRPr="00AF338D">
        <w:t xml:space="preserve">, </w:t>
      </w:r>
      <w:proofErr w:type="spellStart"/>
      <w:r w:rsidR="005B4201" w:rsidRPr="00AF338D">
        <w:rPr>
          <w:rStyle w:val="Emphasis"/>
          <w:i w:val="0"/>
          <w:iCs w:val="0"/>
        </w:rPr>
        <w:t>Field</w:t>
      </w:r>
      <w:proofErr w:type="spellEnd"/>
      <w:r w:rsidR="005B4201" w:rsidRPr="00AF338D">
        <w:rPr>
          <w:rStyle w:val="Emphasis"/>
          <w:i w:val="0"/>
          <w:iCs w:val="0"/>
        </w:rPr>
        <w:t xml:space="preserve"> </w:t>
      </w:r>
      <w:proofErr w:type="spellStart"/>
      <w:r w:rsidR="005B4201" w:rsidRPr="00AF338D">
        <w:rPr>
          <w:rStyle w:val="Emphasis"/>
          <w:i w:val="0"/>
          <w:iCs w:val="0"/>
        </w:rPr>
        <w:t>shading</w:t>
      </w:r>
      <w:proofErr w:type="spellEnd"/>
      <w:r w:rsidR="005B4201" w:rsidRPr="00AF338D">
        <w:rPr>
          <w:rStyle w:val="Emphasis"/>
          <w:i w:val="0"/>
          <w:iCs w:val="0"/>
        </w:rPr>
        <w:t xml:space="preserve"> → </w:t>
      </w:r>
      <w:proofErr w:type="spellStart"/>
      <w:r w:rsidR="005B4201" w:rsidRPr="00AF338D">
        <w:rPr>
          <w:rStyle w:val="Emphasis"/>
          <w:i w:val="0"/>
          <w:iCs w:val="0"/>
        </w:rPr>
        <w:t>Always</w:t>
      </w:r>
      <w:proofErr w:type="spellEnd"/>
    </w:p>
    <w:p w14:paraId="53C5D6DA" w14:textId="56F1DA1E" w:rsidR="008F24B5" w:rsidRPr="00AF338D" w:rsidRDefault="00C26103" w:rsidP="00AF338D">
      <w:pPr>
        <w:pStyle w:val="ListBullet2"/>
      </w:pPr>
      <w:r>
        <w:t>n</w:t>
      </w:r>
      <w:r w:rsidR="008F24B5">
        <w:t xml:space="preserve">a Home tabu kliknuti na Show </w:t>
      </w:r>
      <w:proofErr w:type="spellStart"/>
      <w:r w:rsidR="008F24B5">
        <w:t>paragraph</w:t>
      </w:r>
      <w:proofErr w:type="spellEnd"/>
      <w:r w:rsidR="008F24B5">
        <w:t xml:space="preserve"> </w:t>
      </w:r>
      <w:proofErr w:type="spellStart"/>
      <w:r w:rsidR="008F24B5">
        <w:t>marks</w:t>
      </w:r>
      <w:proofErr w:type="spellEnd"/>
      <w:r w:rsidR="008F24B5">
        <w:t xml:space="preserve">, tj. dugme </w:t>
      </w:r>
      <w:r w:rsidR="00C673FA">
        <w:t>na ovaj način je moguće lagano prepoznati greške kao višak razmaka, višak novih redova i sl.</w:t>
      </w:r>
    </w:p>
    <w:p w14:paraId="0D8BDCAA" w14:textId="77777777" w:rsidR="005A532A" w:rsidRPr="00DC5294" w:rsidRDefault="005A532A" w:rsidP="00DC5294">
      <w:pPr>
        <w:pStyle w:val="Heading2"/>
      </w:pPr>
      <w:bookmarkStart w:id="1" w:name="_Toc46137639"/>
      <w:r w:rsidRPr="00DC5294">
        <w:t>Podnaslov 1 (</w:t>
      </w:r>
      <w:proofErr w:type="spellStart"/>
      <w:r w:rsidRPr="00DC5294">
        <w:t>Heading</w:t>
      </w:r>
      <w:proofErr w:type="spellEnd"/>
      <w:r w:rsidRPr="00DC5294">
        <w:t xml:space="preserve"> 2)</w:t>
      </w:r>
      <w:bookmarkEnd w:id="1"/>
    </w:p>
    <w:p w14:paraId="499D0D65" w14:textId="1B637CF6" w:rsidR="005A532A" w:rsidRDefault="005A532A" w:rsidP="00AF338D">
      <w:r>
        <w:t xml:space="preserve">Za </w:t>
      </w:r>
      <w:r w:rsidR="00C26103">
        <w:t xml:space="preserve">numeričko </w:t>
      </w:r>
      <w:r>
        <w:t xml:space="preserve">nabrajanja koristiti List </w:t>
      </w:r>
      <w:proofErr w:type="spellStart"/>
      <w:r>
        <w:t>Number</w:t>
      </w:r>
      <w:proofErr w:type="spellEnd"/>
      <w:r>
        <w:t xml:space="preserve"> 2 stil, primjer ispod:</w:t>
      </w:r>
    </w:p>
    <w:p w14:paraId="2917B8E7" w14:textId="77777777" w:rsidR="005A532A" w:rsidRPr="00AF338D" w:rsidRDefault="00E41AF9" w:rsidP="00AF338D">
      <w:pPr>
        <w:pStyle w:val="ListNumber2"/>
      </w:pPr>
      <w:r w:rsidRPr="00AF338D">
        <w:t>prvo</w:t>
      </w:r>
    </w:p>
    <w:p w14:paraId="0E1D4E43" w14:textId="77777777" w:rsidR="005A532A" w:rsidRPr="00AF338D" w:rsidRDefault="00E41AF9" w:rsidP="00AF338D">
      <w:pPr>
        <w:pStyle w:val="ListNumber2"/>
      </w:pPr>
      <w:r w:rsidRPr="00AF338D">
        <w:t>drugo</w:t>
      </w:r>
    </w:p>
    <w:p w14:paraId="155019BD" w14:textId="77777777" w:rsidR="005A532A" w:rsidRPr="00AF338D" w:rsidRDefault="005A532A" w:rsidP="00AF338D">
      <w:pPr>
        <w:pStyle w:val="ListNumber2"/>
      </w:pPr>
      <w:r w:rsidRPr="00AF338D">
        <w:t>treće.</w:t>
      </w:r>
    </w:p>
    <w:p w14:paraId="3CF82062" w14:textId="77777777" w:rsidR="005A532A" w:rsidRDefault="005A532A" w:rsidP="00DC5294">
      <w:pPr>
        <w:pStyle w:val="Heading2"/>
      </w:pPr>
      <w:bookmarkStart w:id="2" w:name="_Toc46137640"/>
      <w:r>
        <w:t>Podnaslov 2</w:t>
      </w:r>
      <w:bookmarkEnd w:id="2"/>
    </w:p>
    <w:p w14:paraId="15FF1656" w14:textId="401E5F81" w:rsidR="005A532A" w:rsidRDefault="00EA47D0" w:rsidP="00AF338D">
      <w:r>
        <w:rPr>
          <w:noProof/>
          <w:lang w:val="en-US"/>
        </w:rPr>
        <mc:AlternateContent>
          <mc:Choice Requires="wps">
            <w:drawing>
              <wp:anchor distT="45720" distB="45720" distL="114300" distR="114300" simplePos="0" relativeHeight="251659264" behindDoc="0" locked="0" layoutInCell="1" allowOverlap="1" wp14:anchorId="20783CE5" wp14:editId="39DA0D30">
                <wp:simplePos x="0" y="0"/>
                <wp:positionH relativeFrom="margin">
                  <wp:align>center</wp:align>
                </wp:positionH>
                <wp:positionV relativeFrom="margin">
                  <wp:align>bottom</wp:align>
                </wp:positionV>
                <wp:extent cx="5937250" cy="3387725"/>
                <wp:effectExtent l="0" t="0" r="6350" b="31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250" cy="3387725"/>
                        </a:xfrm>
                        <a:prstGeom prst="rect">
                          <a:avLst/>
                        </a:prstGeom>
                        <a:solidFill>
                          <a:srgbClr val="FFFFFF"/>
                        </a:solidFill>
                        <a:ln w="9525">
                          <a:noFill/>
                          <a:miter lim="800000"/>
                          <a:headEnd/>
                          <a:tailEnd/>
                        </a:ln>
                      </wps:spPr>
                      <wps:txbx>
                        <w:txbxContent>
                          <w:p w14:paraId="48668945" w14:textId="77777777" w:rsidR="00595C63" w:rsidRDefault="00595C63" w:rsidP="00AF338D">
                            <w:r>
                              <w:rPr>
                                <w:noProof/>
                                <w:lang w:val="en-US"/>
                              </w:rPr>
                              <w:drawing>
                                <wp:inline distT="0" distB="0" distL="0" distR="0" wp14:anchorId="1D82A60A" wp14:editId="38287C64">
                                  <wp:extent cx="5750560" cy="2891790"/>
                                  <wp:effectExtent l="0" t="0" r="254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SP_c.jpg"/>
                                          <pic:cNvPicPr/>
                                        </pic:nvPicPr>
                                        <pic:blipFill>
                                          <a:blip r:embed="rId9">
                                            <a:extLst>
                                              <a:ext uri="{28A0092B-C50C-407E-A947-70E740481C1C}">
                                                <a14:useLocalDpi xmlns:a14="http://schemas.microsoft.com/office/drawing/2010/main" val="0"/>
                                              </a:ext>
                                            </a:extLst>
                                          </a:blip>
                                          <a:stretch>
                                            <a:fillRect/>
                                          </a:stretch>
                                        </pic:blipFill>
                                        <pic:spPr>
                                          <a:xfrm>
                                            <a:off x="0" y="0"/>
                                            <a:ext cx="5750560" cy="2891790"/>
                                          </a:xfrm>
                                          <a:prstGeom prst="rect">
                                            <a:avLst/>
                                          </a:prstGeom>
                                        </pic:spPr>
                                      </pic:pic>
                                    </a:graphicData>
                                  </a:graphic>
                                </wp:inline>
                              </w:drawing>
                            </w:r>
                          </w:p>
                          <w:p w14:paraId="20ACFBE7" w14:textId="73CFCC60" w:rsidR="00595C63" w:rsidRPr="00AF338D" w:rsidRDefault="003472CB" w:rsidP="00AF338D">
                            <w:pPr>
                              <w:pStyle w:val="Caption"/>
                            </w:pPr>
                            <w:r>
                              <w:t xml:space="preserve">Sl. </w:t>
                            </w:r>
                            <w:bookmarkStart w:id="3" w:name="Fig_DSK"/>
                            <w:r>
                              <w:fldChar w:fldCharType="begin"/>
                            </w:r>
                            <w:r>
                              <w:instrText xml:space="preserve"> STYLEREF 1 \s </w:instrText>
                            </w:r>
                            <w:r>
                              <w:fldChar w:fldCharType="separate"/>
                            </w:r>
                            <w:r w:rsidR="00013502">
                              <w:rPr>
                                <w:noProof/>
                              </w:rPr>
                              <w:t>1</w:t>
                            </w:r>
                            <w:r>
                              <w:fldChar w:fldCharType="end"/>
                            </w:r>
                            <w:r>
                              <w:t>.</w:t>
                            </w:r>
                            <w:r w:rsidR="00E633E7">
                              <w:fldChar w:fldCharType="begin"/>
                            </w:r>
                            <w:r w:rsidR="00E633E7">
                              <w:instrText xml:space="preserve"> SEQ Sl. \* ARABIC \s 1 </w:instrText>
                            </w:r>
                            <w:r w:rsidR="00E633E7">
                              <w:fldChar w:fldCharType="separate"/>
                            </w:r>
                            <w:r w:rsidR="00013502">
                              <w:rPr>
                                <w:noProof/>
                              </w:rPr>
                              <w:t>1</w:t>
                            </w:r>
                            <w:r w:rsidR="00E633E7">
                              <w:rPr>
                                <w:noProof/>
                              </w:rPr>
                              <w:fldChar w:fldCharType="end"/>
                            </w:r>
                            <w:r>
                              <w:t>.</w:t>
                            </w:r>
                            <w:bookmarkEnd w:id="3"/>
                            <w:r w:rsidR="00595C63" w:rsidRPr="00AF338D">
                              <w:t xml:space="preserve"> TMS320C6713 DSK razvojni sustav.</w:t>
                            </w:r>
                          </w:p>
                          <w:p w14:paraId="75231D52" w14:textId="77777777" w:rsidR="00AF338D" w:rsidRPr="00AF338D" w:rsidRDefault="00AF338D" w:rsidP="00AF338D"/>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0783CE5" id="_x0000_t202" coordsize="21600,21600" o:spt="202" path="m,l,21600r21600,l21600,xe">
                <v:stroke joinstyle="miter"/>
                <v:path gradientshapeok="t" o:connecttype="rect"/>
              </v:shapetype>
              <v:shape id="Text Box 2" o:spid="_x0000_s1026" type="#_x0000_t202" style="position:absolute;left:0;text-align:left;margin-left:0;margin-top:0;width:467.5pt;height:266.75pt;z-index:251659264;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" stroked="f">
                <v:textbox inset="0,0,0,0">
                  <w:txbxContent>
                    <w:p w14:paraId="48668945" w14:textId="77777777" w:rsidR="00595C63" w:rsidRDefault="00595C63" w:rsidP="00AF338D">
                      <w:r>
                        <w:rPr>
                          <w:noProof/>
                          <w:lang w:val="en-US"/>
                        </w:rPr>
                        <w:drawing>
                          <wp:inline distT="0" distB="0" distL="0" distR="0" wp14:anchorId="1D82A60A" wp14:editId="38287C64">
                            <wp:extent cx="5750560" cy="2891790"/>
                            <wp:effectExtent l="0" t="0" r="254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SP_c.jpg"/>
                                    <pic:cNvPicPr/>
                                  </pic:nvPicPr>
                                  <pic:blipFill>
                                    <a:blip r:embed="rId9">
                                      <a:extLst>
                                        <a:ext uri="{28A0092B-C50C-407E-A947-70E740481C1C}">
                                          <a14:useLocalDpi xmlns:a14="http://schemas.microsoft.com/office/drawing/2010/main" val="0"/>
                                        </a:ext>
                                      </a:extLst>
                                    </a:blip>
                                    <a:stretch>
                                      <a:fillRect/>
                                    </a:stretch>
                                  </pic:blipFill>
                                  <pic:spPr>
                                    <a:xfrm>
                                      <a:off x="0" y="0"/>
                                      <a:ext cx="5750560" cy="2891790"/>
                                    </a:xfrm>
                                    <a:prstGeom prst="rect">
                                      <a:avLst/>
                                    </a:prstGeom>
                                  </pic:spPr>
                                </pic:pic>
                              </a:graphicData>
                            </a:graphic>
                          </wp:inline>
                        </w:drawing>
                      </w:r>
                    </w:p>
                    <w:p w14:paraId="20ACFBE7" w14:textId="73CFCC60" w:rsidR="00595C63" w:rsidRPr="00AF338D" w:rsidRDefault="003472CB" w:rsidP="00AF338D">
                      <w:pPr>
                        <w:pStyle w:val="Caption"/>
                      </w:pPr>
                      <w:r>
                        <w:t xml:space="preserve">Sl. </w:t>
                      </w:r>
                      <w:bookmarkStart w:id="4" w:name="Fig_DSK"/>
                      <w:r>
                        <w:fldChar w:fldCharType="begin"/>
                      </w:r>
                      <w:r>
                        <w:instrText xml:space="preserve"> STYLEREF 1 \s </w:instrText>
                      </w:r>
                      <w:r>
                        <w:fldChar w:fldCharType="separate"/>
                      </w:r>
                      <w:r w:rsidR="00013502">
                        <w:rPr>
                          <w:noProof/>
                        </w:rPr>
                        <w:t>1</w:t>
                      </w:r>
                      <w:r>
                        <w:fldChar w:fldCharType="end"/>
                      </w:r>
                      <w:r>
                        <w:t>.</w:t>
                      </w:r>
                      <w:r w:rsidR="00E633E7">
                        <w:fldChar w:fldCharType="begin"/>
                      </w:r>
                      <w:r w:rsidR="00E633E7">
                        <w:instrText xml:space="preserve"> SEQ Sl. \* ARABIC \s 1 </w:instrText>
                      </w:r>
                      <w:r w:rsidR="00E633E7">
                        <w:fldChar w:fldCharType="separate"/>
                      </w:r>
                      <w:r w:rsidR="00013502">
                        <w:rPr>
                          <w:noProof/>
                        </w:rPr>
                        <w:t>1</w:t>
                      </w:r>
                      <w:r w:rsidR="00E633E7">
                        <w:rPr>
                          <w:noProof/>
                        </w:rPr>
                        <w:fldChar w:fldCharType="end"/>
                      </w:r>
                      <w:r>
                        <w:t>.</w:t>
                      </w:r>
                      <w:bookmarkEnd w:id="4"/>
                      <w:r w:rsidR="00595C63" w:rsidRPr="00AF338D">
                        <w:t xml:space="preserve"> TMS320C6713 DSK razvojni sustav.</w:t>
                      </w:r>
                    </w:p>
                    <w:p w14:paraId="75231D52" w14:textId="77777777" w:rsidR="00AF338D" w:rsidRPr="00AF338D" w:rsidRDefault="00AF338D" w:rsidP="00AF338D"/>
                  </w:txbxContent>
                </v:textbox>
                <w10:wrap type="square" anchorx="margin" anchory="margin"/>
              </v:shape>
            </w:pict>
          </mc:Fallback>
        </mc:AlternateContent>
      </w:r>
      <w:r w:rsidR="005A532A">
        <w:t xml:space="preserve">Za liste s oznakama koristiti List </w:t>
      </w:r>
      <w:proofErr w:type="spellStart"/>
      <w:r w:rsidR="005A532A">
        <w:t>Bullet</w:t>
      </w:r>
      <w:proofErr w:type="spellEnd"/>
      <w:r w:rsidR="005A532A">
        <w:t xml:space="preserve"> 2 stil, primjer ispod:</w:t>
      </w:r>
    </w:p>
    <w:p w14:paraId="7608A6B3" w14:textId="77777777" w:rsidR="005A532A" w:rsidRDefault="00E41AF9" w:rsidP="00AF338D">
      <w:pPr>
        <w:pStyle w:val="ListBullet2"/>
      </w:pPr>
      <w:r>
        <w:lastRenderedPageBreak/>
        <w:t>jedan</w:t>
      </w:r>
    </w:p>
    <w:p w14:paraId="44F0097A" w14:textId="4722D60B" w:rsidR="005A532A" w:rsidRDefault="00E41AF9" w:rsidP="00AF338D">
      <w:pPr>
        <w:pStyle w:val="ListBullet2"/>
      </w:pPr>
      <w:r>
        <w:t>dva</w:t>
      </w:r>
    </w:p>
    <w:p w14:paraId="47A86F40" w14:textId="1D2063A6" w:rsidR="005A532A" w:rsidRDefault="005A532A" w:rsidP="00AF338D">
      <w:pPr>
        <w:pStyle w:val="ListBullet2"/>
      </w:pPr>
      <w:r>
        <w:t>tri.</w:t>
      </w:r>
    </w:p>
    <w:p w14:paraId="23C0D39A" w14:textId="77777777" w:rsidR="005A532A" w:rsidRPr="005D4156" w:rsidRDefault="00915848" w:rsidP="005D4156">
      <w:pPr>
        <w:pStyle w:val="Heading3"/>
      </w:pPr>
      <w:bookmarkStart w:id="5" w:name="_Toc46137641"/>
      <w:r w:rsidRPr="005D4156">
        <w:t>Ubacivanje slika</w:t>
      </w:r>
      <w:bookmarkEnd w:id="5"/>
    </w:p>
    <w:p w14:paraId="37827D42" w14:textId="6EC9A6E7" w:rsidR="00040EB9" w:rsidRDefault="00F45ECD" w:rsidP="00AF338D">
      <w:r>
        <w:t xml:space="preserve">Slike zajedno s </w:t>
      </w:r>
      <w:proofErr w:type="spellStart"/>
      <w:r>
        <w:t>caption</w:t>
      </w:r>
      <w:proofErr w:type="spellEnd"/>
      <w:r w:rsidR="006829DA">
        <w:t xml:space="preserve"> (</w:t>
      </w:r>
      <w:proofErr w:type="spellStart"/>
      <w:r w:rsidR="006829DA" w:rsidRPr="006829DA">
        <w:rPr>
          <w:rStyle w:val="Emphasis"/>
        </w:rPr>
        <w:t>References</w:t>
      </w:r>
      <w:proofErr w:type="spellEnd"/>
      <w:r w:rsidR="006829DA" w:rsidRPr="006829DA">
        <w:rPr>
          <w:rStyle w:val="Emphasis"/>
        </w:rPr>
        <w:t xml:space="preserve"> → Inser</w:t>
      </w:r>
      <w:r w:rsidR="00FE7436">
        <w:rPr>
          <w:rStyle w:val="Emphasis"/>
        </w:rPr>
        <w:t>t</w:t>
      </w:r>
      <w:r w:rsidR="006829DA" w:rsidRPr="006829DA">
        <w:rPr>
          <w:rStyle w:val="Emphasis"/>
        </w:rPr>
        <w:t xml:space="preserve"> </w:t>
      </w:r>
      <w:proofErr w:type="spellStart"/>
      <w:r w:rsidR="006829DA" w:rsidRPr="006829DA">
        <w:rPr>
          <w:rStyle w:val="Emphasis"/>
        </w:rPr>
        <w:t>Caption</w:t>
      </w:r>
      <w:proofErr w:type="spellEnd"/>
      <w:r w:rsidR="006829DA">
        <w:t>)</w:t>
      </w:r>
      <w:r>
        <w:t xml:space="preserve"> ubaciti u </w:t>
      </w:r>
      <w:proofErr w:type="spellStart"/>
      <w:r>
        <w:t>Text</w:t>
      </w:r>
      <w:proofErr w:type="spellEnd"/>
      <w:r>
        <w:t xml:space="preserve"> </w:t>
      </w:r>
      <w:proofErr w:type="spellStart"/>
      <w:r>
        <w:t>Box</w:t>
      </w:r>
      <w:proofErr w:type="spellEnd"/>
      <w:r>
        <w:t xml:space="preserve"> kako je dano u primjeru </w:t>
      </w:r>
      <w:r w:rsidR="000650FF">
        <w:t>na slici</w:t>
      </w:r>
      <w:r>
        <w:t xml:space="preserve"> </w:t>
      </w:r>
      <w:r>
        <w:fldChar w:fldCharType="begin"/>
      </w:r>
      <w:r>
        <w:instrText xml:space="preserve"> REF Fig_DSK \h </w:instrText>
      </w:r>
      <w:r>
        <w:fldChar w:fldCharType="separate"/>
      </w:r>
      <w:r w:rsidR="00013502">
        <w:rPr>
          <w:noProof/>
        </w:rPr>
        <w:t>1</w:t>
      </w:r>
      <w:r w:rsidR="00013502">
        <w:t>.</w:t>
      </w:r>
      <w:r w:rsidR="00013502">
        <w:rPr>
          <w:noProof/>
        </w:rPr>
        <w:t>1</w:t>
      </w:r>
      <w:r w:rsidR="00013502">
        <w:t>.</w:t>
      </w:r>
      <w:r>
        <w:fldChar w:fldCharType="end"/>
      </w:r>
      <w:r>
        <w:t xml:space="preserve"> Najbolji način je kopirati Priloženi </w:t>
      </w:r>
      <w:proofErr w:type="spellStart"/>
      <w:r>
        <w:t>Text</w:t>
      </w:r>
      <w:proofErr w:type="spellEnd"/>
      <w:r>
        <w:t xml:space="preserve"> </w:t>
      </w:r>
      <w:proofErr w:type="spellStart"/>
      <w:r>
        <w:t>Box</w:t>
      </w:r>
      <w:proofErr w:type="spellEnd"/>
      <w:r>
        <w:t xml:space="preserve"> te mu samo izm</w:t>
      </w:r>
      <w:r w:rsidR="00C97822">
        <w:t>i</w:t>
      </w:r>
      <w:r>
        <w:t xml:space="preserve">jeniti sliku i tekst </w:t>
      </w:r>
      <w:proofErr w:type="spellStart"/>
      <w:r>
        <w:t>captiona</w:t>
      </w:r>
      <w:proofErr w:type="spellEnd"/>
      <w:r>
        <w:t xml:space="preserve"> (umjesto </w:t>
      </w:r>
      <w:r w:rsidRPr="00F45ECD">
        <w:rPr>
          <w:rStyle w:val="IntenseEmphasis"/>
        </w:rPr>
        <w:t>TMS320C6713 DSK razvojni sustav</w:t>
      </w:r>
      <w:r>
        <w:t xml:space="preserve"> napisati </w:t>
      </w:r>
      <w:r w:rsidRPr="00F45ECD">
        <w:rPr>
          <w:rStyle w:val="IntenseEmphasis"/>
        </w:rPr>
        <w:t>svoj tekst</w:t>
      </w:r>
      <w:r>
        <w:t>).</w:t>
      </w:r>
      <w:r w:rsidR="00641B8B">
        <w:t xml:space="preserve"> Iako će prilikom kopiranja broj slike ostati isti, potrebno je samo kliknuti na </w:t>
      </w:r>
      <w:r w:rsidR="00641B8B" w:rsidRPr="00641B8B">
        <w:rPr>
          <w:rStyle w:val="IntenseEmphasis"/>
        </w:rPr>
        <w:t xml:space="preserve">Print </w:t>
      </w:r>
      <w:proofErr w:type="spellStart"/>
      <w:r w:rsidR="00641B8B" w:rsidRPr="00641B8B">
        <w:rPr>
          <w:rStyle w:val="IntenseEmphasis"/>
        </w:rPr>
        <w:t>preview</w:t>
      </w:r>
      <w:proofErr w:type="spellEnd"/>
      <w:r w:rsidR="00641B8B" w:rsidRPr="00641B8B">
        <w:rPr>
          <w:rStyle w:val="IntenseEmphasis"/>
        </w:rPr>
        <w:t xml:space="preserve"> </w:t>
      </w:r>
      <w:r w:rsidR="00641B8B">
        <w:t>te će se broj slike sam ažurirati.</w:t>
      </w:r>
      <w:r>
        <w:t xml:space="preserve"> </w:t>
      </w:r>
      <w:r w:rsidR="00994040">
        <w:t>Ako je na istoj stranici potrebno prikazati više slika</w:t>
      </w:r>
      <w:r w:rsidR="00905824">
        <w:t xml:space="preserve">, onda se jedan </w:t>
      </w:r>
      <w:proofErr w:type="spellStart"/>
      <w:r w:rsidR="00905824">
        <w:t>Text</w:t>
      </w:r>
      <w:proofErr w:type="spellEnd"/>
      <w:r w:rsidR="00905824">
        <w:t xml:space="preserve"> </w:t>
      </w:r>
      <w:proofErr w:type="spellStart"/>
      <w:r w:rsidR="00905824">
        <w:t>Box</w:t>
      </w:r>
      <w:proofErr w:type="spellEnd"/>
      <w:r w:rsidR="00905824">
        <w:t xml:space="preserve"> poveća vertikalno te se dva puta kopira slika s </w:t>
      </w:r>
      <w:proofErr w:type="spellStart"/>
      <w:r w:rsidR="00905824">
        <w:t>Caption</w:t>
      </w:r>
      <w:proofErr w:type="spellEnd"/>
      <w:r w:rsidR="00667914">
        <w:t xml:space="preserve">, vidi slike </w:t>
      </w:r>
      <w:r w:rsidR="00667914">
        <w:fldChar w:fldCharType="begin"/>
      </w:r>
      <w:r w:rsidR="00667914">
        <w:instrText xml:space="preserve"> REF Fig_upute \h </w:instrText>
      </w:r>
      <w:r w:rsidR="00667914">
        <w:fldChar w:fldCharType="separate"/>
      </w:r>
      <w:r w:rsidR="00013502">
        <w:rPr>
          <w:noProof/>
        </w:rPr>
        <w:t>4</w:t>
      </w:r>
      <w:r w:rsidR="00013502">
        <w:t>.</w:t>
      </w:r>
      <w:r w:rsidR="00013502">
        <w:rPr>
          <w:noProof/>
        </w:rPr>
        <w:t>1</w:t>
      </w:r>
      <w:r w:rsidR="00013502">
        <w:t>.</w:t>
      </w:r>
      <w:r w:rsidR="00667914">
        <w:fldChar w:fldCharType="end"/>
      </w:r>
      <w:r w:rsidR="00667914">
        <w:t xml:space="preserve"> i </w:t>
      </w:r>
      <w:r w:rsidR="00667914">
        <w:fldChar w:fldCharType="begin"/>
      </w:r>
      <w:r w:rsidR="00667914">
        <w:instrText xml:space="preserve"> REF Fig_rokovi \h </w:instrText>
      </w:r>
      <w:r w:rsidR="00667914">
        <w:fldChar w:fldCharType="separate"/>
      </w:r>
      <w:r w:rsidR="00013502">
        <w:rPr>
          <w:noProof/>
        </w:rPr>
        <w:t>4</w:t>
      </w:r>
      <w:r w:rsidR="00013502">
        <w:t>.</w:t>
      </w:r>
      <w:r w:rsidR="00013502">
        <w:rPr>
          <w:noProof/>
        </w:rPr>
        <w:t>2</w:t>
      </w:r>
      <w:r w:rsidR="00013502">
        <w:t>.</w:t>
      </w:r>
      <w:r w:rsidR="00667914">
        <w:fldChar w:fldCharType="end"/>
      </w:r>
      <w:r w:rsidR="00905824">
        <w:t xml:space="preserve"> </w:t>
      </w:r>
      <w:r>
        <w:t xml:space="preserve">Za naglašavanje teksta koristiti stil </w:t>
      </w:r>
      <w:proofErr w:type="spellStart"/>
      <w:r w:rsidRPr="00F45ECD">
        <w:rPr>
          <w:rStyle w:val="Emphasis"/>
        </w:rPr>
        <w:t>Emphasis</w:t>
      </w:r>
      <w:proofErr w:type="spellEnd"/>
      <w:r>
        <w:t xml:space="preserve"> i </w:t>
      </w:r>
      <w:proofErr w:type="spellStart"/>
      <w:r w:rsidRPr="00F45ECD">
        <w:rPr>
          <w:rStyle w:val="IntenseEmphasis"/>
        </w:rPr>
        <w:t>Intense</w:t>
      </w:r>
      <w:proofErr w:type="spellEnd"/>
      <w:r w:rsidRPr="00F45ECD">
        <w:rPr>
          <w:rStyle w:val="IntenseEmphasis"/>
        </w:rPr>
        <w:t xml:space="preserve"> </w:t>
      </w:r>
      <w:proofErr w:type="spellStart"/>
      <w:r w:rsidRPr="00F45ECD">
        <w:rPr>
          <w:rStyle w:val="IntenseEmphasis"/>
        </w:rPr>
        <w:t>Emphasis</w:t>
      </w:r>
      <w:proofErr w:type="spellEnd"/>
      <w:r>
        <w:t>.</w:t>
      </w:r>
      <w:r w:rsidR="00255CD6">
        <w:t xml:space="preserve"> Referenciranje slika je objašnjeno u </w:t>
      </w:r>
      <w:r w:rsidR="00F07AE4">
        <w:t xml:space="preserve">poglavlju </w:t>
      </w:r>
      <w:r w:rsidR="00F07AE4">
        <w:fldChar w:fldCharType="begin"/>
      </w:r>
      <w:r w:rsidR="00F07AE4">
        <w:instrText xml:space="preserve"> REF _Ref45972902 \r \h </w:instrText>
      </w:r>
      <w:r w:rsidR="00F07AE4">
        <w:fldChar w:fldCharType="separate"/>
      </w:r>
      <w:r w:rsidR="00013502">
        <w:t>2</w:t>
      </w:r>
      <w:r w:rsidR="00F07AE4">
        <w:fldChar w:fldCharType="end"/>
      </w:r>
      <w:r w:rsidR="00F07AE4">
        <w:t>.</w:t>
      </w:r>
    </w:p>
    <w:p w14:paraId="240C1D4D" w14:textId="2DC9A93D" w:rsidR="00915848" w:rsidRDefault="00915848" w:rsidP="005D4156">
      <w:pPr>
        <w:pStyle w:val="Heading3"/>
      </w:pPr>
      <w:bookmarkStart w:id="6" w:name="_Toc46137642"/>
      <w:r>
        <w:t>Ubacivanje koda</w:t>
      </w:r>
      <w:bookmarkEnd w:id="6"/>
    </w:p>
    <w:p w14:paraId="7FCCE205" w14:textId="2C535FB7" w:rsidR="00915848" w:rsidRPr="00915848" w:rsidRDefault="000D52E9" w:rsidP="00AF338D">
      <w:r>
        <w:rPr>
          <w:noProof/>
          <w:lang w:val="en-US"/>
        </w:rPr>
        <mc:AlternateContent>
          <mc:Choice Requires="wps">
            <w:drawing>
              <wp:anchor distT="45720" distB="45720" distL="114300" distR="114300" simplePos="0" relativeHeight="251728896" behindDoc="0" locked="0" layoutInCell="1" allowOverlap="1" wp14:anchorId="00268387" wp14:editId="0892AD3B">
                <wp:simplePos x="0" y="0"/>
                <wp:positionH relativeFrom="margin">
                  <wp:posOffset>4445</wp:posOffset>
                </wp:positionH>
                <wp:positionV relativeFrom="margin">
                  <wp:posOffset>3804920</wp:posOffset>
                </wp:positionV>
                <wp:extent cx="5930900" cy="1187450"/>
                <wp:effectExtent l="0" t="0" r="0" b="0"/>
                <wp:wrapTopAndBottom/>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87450"/>
                        </a:xfrm>
                        <a:prstGeom prst="rect">
                          <a:avLst/>
                        </a:prstGeom>
                        <a:solidFill>
                          <a:srgbClr val="FFFFFF"/>
                        </a:solidFill>
                        <a:ln w="9525">
                          <a:noFill/>
                          <a:miter lim="800000"/>
                          <a:headEnd/>
                          <a:tailEnd/>
                        </a:ln>
                      </wps:spPr>
                      <wps:txbx>
                        <w:txbxContent>
                          <w:tbl>
                            <w:tblPr>
                              <w:tblW w:w="9294" w:type="dxa"/>
                              <w:tblCellMar>
                                <w:left w:w="28" w:type="dxa"/>
                                <w:right w:w="57" w:type="dxa"/>
                              </w:tblCellMar>
                              <w:tblLook w:val="04A0" w:firstRow="1" w:lastRow="0" w:firstColumn="1" w:lastColumn="0" w:noHBand="0" w:noVBand="1"/>
                            </w:tblPr>
                            <w:tblGrid>
                              <w:gridCol w:w="960"/>
                              <w:gridCol w:w="8334"/>
                            </w:tblGrid>
                            <w:tr w:rsidR="00595C63" w:rsidRPr="00250A60" w14:paraId="67BCB69F" w14:textId="77777777" w:rsidTr="00DC5294">
                              <w:trPr>
                                <w:trHeight w:val="300"/>
                              </w:trPr>
                              <w:tc>
                                <w:tcPr>
                                  <w:tcW w:w="960" w:type="dxa"/>
                                  <w:tcBorders>
                                    <w:top w:val="nil"/>
                                    <w:left w:val="nil"/>
                                    <w:bottom w:val="nil"/>
                                    <w:right w:val="nil"/>
                                  </w:tcBorders>
                                  <w:shd w:val="clear" w:color="auto" w:fill="auto"/>
                                  <w:noWrap/>
                                  <w:vAlign w:val="bottom"/>
                                  <w:hideMark/>
                                </w:tcPr>
                                <w:p w14:paraId="2546FF49" w14:textId="77777777" w:rsidR="00595C63" w:rsidRPr="00250A60" w:rsidRDefault="00595C63" w:rsidP="00AF338D">
                                  <w:pPr>
                                    <w:rPr>
                                      <w:rStyle w:val="IntenseEmphasis"/>
                                      <w:lang w:eastAsia="hr-HR"/>
                                    </w:rPr>
                                  </w:pPr>
                                  <w:r w:rsidRPr="00250A60">
                                    <w:rPr>
                                      <w:rStyle w:val="IntenseEmphasis"/>
                                      <w:lang w:eastAsia="hr-HR"/>
                                    </w:rPr>
                                    <w:t>Linija</w:t>
                                  </w:r>
                                </w:p>
                              </w:tc>
                              <w:tc>
                                <w:tcPr>
                                  <w:tcW w:w="8334" w:type="dxa"/>
                                  <w:tcBorders>
                                    <w:top w:val="nil"/>
                                    <w:left w:val="nil"/>
                                    <w:bottom w:val="nil"/>
                                    <w:right w:val="nil"/>
                                  </w:tcBorders>
                                  <w:shd w:val="clear" w:color="auto" w:fill="auto"/>
                                  <w:noWrap/>
                                  <w:vAlign w:val="bottom"/>
                                  <w:hideMark/>
                                </w:tcPr>
                                <w:p w14:paraId="2FBC595B" w14:textId="77777777" w:rsidR="00595C63" w:rsidRPr="00250A60" w:rsidRDefault="00595C63" w:rsidP="00AF338D">
                                  <w:pPr>
                                    <w:rPr>
                                      <w:rStyle w:val="IntenseEmphasis"/>
                                      <w:lang w:eastAsia="hr-HR"/>
                                    </w:rPr>
                                  </w:pPr>
                                  <w:r w:rsidRPr="00250A60">
                                    <w:rPr>
                                      <w:rStyle w:val="IntenseEmphasis"/>
                                      <w:lang w:eastAsia="hr-HR"/>
                                    </w:rPr>
                                    <w:t>Kod</w:t>
                                  </w:r>
                                </w:p>
                              </w:tc>
                            </w:tr>
                            <w:tr w:rsidR="00595C63" w:rsidRPr="00250A60" w14:paraId="78E8FB48" w14:textId="77777777" w:rsidTr="00DC5294">
                              <w:trPr>
                                <w:trHeight w:val="300"/>
                              </w:trPr>
                              <w:tc>
                                <w:tcPr>
                                  <w:tcW w:w="960" w:type="dxa"/>
                                  <w:tcBorders>
                                    <w:top w:val="nil"/>
                                    <w:left w:val="nil"/>
                                    <w:bottom w:val="nil"/>
                                    <w:right w:val="nil"/>
                                  </w:tcBorders>
                                  <w:shd w:val="clear" w:color="auto" w:fill="auto"/>
                                  <w:noWrap/>
                                  <w:vAlign w:val="bottom"/>
                                  <w:hideMark/>
                                </w:tcPr>
                                <w:p w14:paraId="4DB6E54D" w14:textId="77777777" w:rsidR="00595C63" w:rsidRPr="00250A60" w:rsidRDefault="00595C63" w:rsidP="00DC5294">
                                  <w:pPr>
                                    <w:pStyle w:val="Code"/>
                                  </w:pPr>
                                  <w:r w:rsidRPr="00250A60">
                                    <w:t>1:</w:t>
                                  </w:r>
                                </w:p>
                              </w:tc>
                              <w:tc>
                                <w:tcPr>
                                  <w:tcW w:w="8334" w:type="dxa"/>
                                  <w:tcBorders>
                                    <w:top w:val="nil"/>
                                    <w:left w:val="nil"/>
                                    <w:bottom w:val="nil"/>
                                    <w:right w:val="nil"/>
                                  </w:tcBorders>
                                  <w:shd w:val="clear" w:color="auto" w:fill="auto"/>
                                  <w:noWrap/>
                                  <w:vAlign w:val="bottom"/>
                                  <w:hideMark/>
                                </w:tcPr>
                                <w:p w14:paraId="7C879841" w14:textId="77777777" w:rsidR="00595C63" w:rsidRPr="00250A60" w:rsidRDefault="00595C63" w:rsidP="00DC5294">
                                  <w:pPr>
                                    <w:pStyle w:val="Code"/>
                                  </w:pPr>
                                  <w:r w:rsidRPr="00250A60">
                                    <w:t>/*</w:t>
                                  </w:r>
                                  <w:r w:rsidR="00F45ECD" w:rsidRPr="00DC5294">
                                    <w:t>Projekt test</w:t>
                                  </w:r>
                                  <w:r w:rsidRPr="00250A60">
                                    <w:t>*/</w:t>
                                  </w:r>
                                </w:p>
                              </w:tc>
                            </w:tr>
                            <w:tr w:rsidR="00595C63" w:rsidRPr="00250A60" w14:paraId="0ACE0F5C" w14:textId="77777777" w:rsidTr="00DC5294">
                              <w:trPr>
                                <w:trHeight w:val="300"/>
                              </w:trPr>
                              <w:tc>
                                <w:tcPr>
                                  <w:tcW w:w="960" w:type="dxa"/>
                                  <w:tcBorders>
                                    <w:top w:val="nil"/>
                                    <w:left w:val="nil"/>
                                    <w:bottom w:val="nil"/>
                                    <w:right w:val="nil"/>
                                  </w:tcBorders>
                                  <w:shd w:val="clear" w:color="auto" w:fill="auto"/>
                                  <w:noWrap/>
                                  <w:vAlign w:val="bottom"/>
                                  <w:hideMark/>
                                </w:tcPr>
                                <w:p w14:paraId="1CFCFB29" w14:textId="77777777" w:rsidR="00595C63" w:rsidRPr="00250A60" w:rsidRDefault="00595C63" w:rsidP="00DC5294">
                                  <w:pPr>
                                    <w:pStyle w:val="Code"/>
                                  </w:pPr>
                                  <w:r w:rsidRPr="00250A60">
                                    <w:t>2:</w:t>
                                  </w:r>
                                </w:p>
                              </w:tc>
                              <w:tc>
                                <w:tcPr>
                                  <w:tcW w:w="8334" w:type="dxa"/>
                                  <w:tcBorders>
                                    <w:top w:val="nil"/>
                                    <w:left w:val="nil"/>
                                    <w:bottom w:val="nil"/>
                                    <w:right w:val="nil"/>
                                  </w:tcBorders>
                                  <w:shd w:val="clear" w:color="auto" w:fill="auto"/>
                                  <w:noWrap/>
                                  <w:vAlign w:val="bottom"/>
                                  <w:hideMark/>
                                </w:tcPr>
                                <w:p w14:paraId="303C0D11" w14:textId="77777777" w:rsidR="00595C63" w:rsidRPr="00250A60" w:rsidRDefault="00595C63" w:rsidP="00DC5294">
                                  <w:pPr>
                                    <w:pStyle w:val="Code"/>
                                  </w:pPr>
                                  <w:proofErr w:type="spellStart"/>
                                  <w:r w:rsidRPr="00250A60">
                                    <w:t>char</w:t>
                                  </w:r>
                                  <w:proofErr w:type="spellEnd"/>
                                  <w:r w:rsidRPr="00250A60">
                                    <w:t xml:space="preserve"> </w:t>
                                  </w:r>
                                  <w:proofErr w:type="spellStart"/>
                                  <w:r w:rsidRPr="00250A60">
                                    <w:t>chA</w:t>
                                  </w:r>
                                  <w:proofErr w:type="spellEnd"/>
                                  <w:r w:rsidRPr="00250A60">
                                    <w:t xml:space="preserve"> = -2;</w:t>
                                  </w:r>
                                </w:p>
                              </w:tc>
                            </w:tr>
                            <w:tr w:rsidR="00595C63" w:rsidRPr="00250A60" w14:paraId="236D7C4D" w14:textId="77777777" w:rsidTr="00DC5294">
                              <w:trPr>
                                <w:trHeight w:val="300"/>
                              </w:trPr>
                              <w:tc>
                                <w:tcPr>
                                  <w:tcW w:w="960" w:type="dxa"/>
                                  <w:tcBorders>
                                    <w:top w:val="nil"/>
                                    <w:left w:val="nil"/>
                                    <w:bottom w:val="nil"/>
                                    <w:right w:val="nil"/>
                                  </w:tcBorders>
                                  <w:shd w:val="clear" w:color="auto" w:fill="auto"/>
                                  <w:noWrap/>
                                  <w:vAlign w:val="bottom"/>
                                  <w:hideMark/>
                                </w:tcPr>
                                <w:p w14:paraId="1E2FE928" w14:textId="77777777" w:rsidR="00595C63" w:rsidRPr="00250A60" w:rsidRDefault="00595C63" w:rsidP="00DC5294">
                                  <w:pPr>
                                    <w:pStyle w:val="Code"/>
                                  </w:pPr>
                                  <w:r w:rsidRPr="00250A60">
                                    <w:t>3:</w:t>
                                  </w:r>
                                </w:p>
                              </w:tc>
                              <w:tc>
                                <w:tcPr>
                                  <w:tcW w:w="8334" w:type="dxa"/>
                                  <w:tcBorders>
                                    <w:top w:val="nil"/>
                                    <w:left w:val="nil"/>
                                    <w:bottom w:val="nil"/>
                                    <w:right w:val="nil"/>
                                  </w:tcBorders>
                                  <w:shd w:val="clear" w:color="auto" w:fill="auto"/>
                                  <w:noWrap/>
                                  <w:vAlign w:val="bottom"/>
                                  <w:hideMark/>
                                </w:tcPr>
                                <w:p w14:paraId="2F1067DE" w14:textId="77777777" w:rsidR="00595C63" w:rsidRPr="00250A60" w:rsidRDefault="00595C63" w:rsidP="00DC5294">
                                  <w:pPr>
                                    <w:pStyle w:val="Code"/>
                                  </w:pPr>
                                  <w:proofErr w:type="spellStart"/>
                                  <w:r w:rsidRPr="00250A60">
                                    <w:t>unsigned</w:t>
                                  </w:r>
                                  <w:proofErr w:type="spellEnd"/>
                                  <w:r w:rsidRPr="00250A60">
                                    <w:t xml:space="preserve"> </w:t>
                                  </w:r>
                                  <w:proofErr w:type="spellStart"/>
                                  <w:r w:rsidRPr="00250A60">
                                    <w:t>char</w:t>
                                  </w:r>
                                  <w:proofErr w:type="spellEnd"/>
                                  <w:r w:rsidRPr="00250A60">
                                    <w:t xml:space="preserve"> </w:t>
                                  </w:r>
                                  <w:proofErr w:type="spellStart"/>
                                  <w:r w:rsidRPr="00250A60">
                                    <w:t>uchA</w:t>
                                  </w:r>
                                  <w:proofErr w:type="spellEnd"/>
                                  <w:r w:rsidRPr="00250A60">
                                    <w:t xml:space="preserve"> = 255;</w:t>
                                  </w:r>
                                </w:p>
                              </w:tc>
                            </w:tr>
                          </w:tbl>
                          <w:p w14:paraId="3A4668D8" w14:textId="4A935A47" w:rsidR="00595C63" w:rsidRDefault="00EA47D0" w:rsidP="00AF338D">
                            <w:pPr>
                              <w:pStyle w:val="Caption"/>
                            </w:pPr>
                            <w:r>
                              <w:t xml:space="preserve">Sl. </w:t>
                            </w:r>
                            <w:bookmarkStart w:id="7" w:name="Kod_primjer_koda"/>
                            <w:r>
                              <w:fldChar w:fldCharType="begin"/>
                            </w:r>
                            <w:r>
                              <w:instrText xml:space="preserve"> STYLEREF 1 \s </w:instrText>
                            </w:r>
                            <w:r>
                              <w:fldChar w:fldCharType="separate"/>
                            </w:r>
                            <w:r w:rsidR="00013502">
                              <w:rPr>
                                <w:noProof/>
                              </w:rPr>
                              <w:t>1</w:t>
                            </w:r>
                            <w:r>
                              <w:fldChar w:fldCharType="end"/>
                            </w:r>
                            <w:r>
                              <w:t>.</w:t>
                            </w:r>
                            <w:r w:rsidR="00E633E7">
                              <w:fldChar w:fldCharType="begin"/>
                            </w:r>
                            <w:r w:rsidR="00E633E7">
                              <w:instrText xml:space="preserve"> SEQ Sl. \* ARABIC \s 1 </w:instrText>
                            </w:r>
                            <w:r w:rsidR="00E633E7">
                              <w:fldChar w:fldCharType="separate"/>
                            </w:r>
                            <w:r w:rsidR="00013502">
                              <w:rPr>
                                <w:noProof/>
                              </w:rPr>
                              <w:t>2</w:t>
                            </w:r>
                            <w:r w:rsidR="00E633E7">
                              <w:rPr>
                                <w:noProof/>
                              </w:rPr>
                              <w:fldChar w:fldCharType="end"/>
                            </w:r>
                            <w:r>
                              <w:t>.</w:t>
                            </w:r>
                            <w:bookmarkEnd w:id="7"/>
                            <w:r w:rsidRPr="00AF338D">
                              <w:t xml:space="preserve"> </w:t>
                            </w:r>
                            <w:r w:rsidR="00595C63">
                              <w:t xml:space="preserve">Kôd </w:t>
                            </w:r>
                            <w:r w:rsidR="00040EB9">
                              <w:t>primjer</w:t>
                            </w:r>
                            <w:r w:rsidR="00595C63">
                              <w: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68387" id="Text Box 18" o:spid="_x0000_s1027" type="#_x0000_t202" style="position:absolute;left:0;text-align:left;margin-left:.35pt;margin-top:299.6pt;width:467pt;height:93.5pt;z-index:251728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" stroked="f">
                <v:textbox inset="0,0,0,0">
                  <w:txbxContent>
                    <w:tbl>
                      <w:tblPr>
                        <w:tblW w:w="9294" w:type="dxa"/>
                        <w:tblCellMar>
                          <w:left w:w="28" w:type="dxa"/>
                          <w:right w:w="57" w:type="dxa"/>
                        </w:tblCellMar>
                        <w:tblLook w:val="04A0" w:firstRow="1" w:lastRow="0" w:firstColumn="1" w:lastColumn="0" w:noHBand="0" w:noVBand="1"/>
                      </w:tblPr>
                      <w:tblGrid>
                        <w:gridCol w:w="960"/>
                        <w:gridCol w:w="8334"/>
                      </w:tblGrid>
                      <w:tr w:rsidR="00595C63" w:rsidRPr="00250A60" w14:paraId="67BCB69F" w14:textId="77777777" w:rsidTr="00DC5294">
                        <w:trPr>
                          <w:trHeight w:val="300"/>
                        </w:trPr>
                        <w:tc>
                          <w:tcPr>
                            <w:tcW w:w="960" w:type="dxa"/>
                            <w:tcBorders>
                              <w:top w:val="nil"/>
                              <w:left w:val="nil"/>
                              <w:bottom w:val="nil"/>
                              <w:right w:val="nil"/>
                            </w:tcBorders>
                            <w:shd w:val="clear" w:color="auto" w:fill="auto"/>
                            <w:noWrap/>
                            <w:vAlign w:val="bottom"/>
                            <w:hideMark/>
                          </w:tcPr>
                          <w:p w14:paraId="2546FF49" w14:textId="77777777" w:rsidR="00595C63" w:rsidRPr="00250A60" w:rsidRDefault="00595C63" w:rsidP="00AF338D">
                            <w:pPr>
                              <w:rPr>
                                <w:rStyle w:val="IntenseEmphasis"/>
                                <w:lang w:eastAsia="hr-HR"/>
                              </w:rPr>
                            </w:pPr>
                            <w:r w:rsidRPr="00250A60">
                              <w:rPr>
                                <w:rStyle w:val="IntenseEmphasis"/>
                                <w:lang w:eastAsia="hr-HR"/>
                              </w:rPr>
                              <w:t>Linija</w:t>
                            </w:r>
                          </w:p>
                        </w:tc>
                        <w:tc>
                          <w:tcPr>
                            <w:tcW w:w="8334" w:type="dxa"/>
                            <w:tcBorders>
                              <w:top w:val="nil"/>
                              <w:left w:val="nil"/>
                              <w:bottom w:val="nil"/>
                              <w:right w:val="nil"/>
                            </w:tcBorders>
                            <w:shd w:val="clear" w:color="auto" w:fill="auto"/>
                            <w:noWrap/>
                            <w:vAlign w:val="bottom"/>
                            <w:hideMark/>
                          </w:tcPr>
                          <w:p w14:paraId="2FBC595B" w14:textId="77777777" w:rsidR="00595C63" w:rsidRPr="00250A60" w:rsidRDefault="00595C63" w:rsidP="00AF338D">
                            <w:pPr>
                              <w:rPr>
                                <w:rStyle w:val="IntenseEmphasis"/>
                                <w:lang w:eastAsia="hr-HR"/>
                              </w:rPr>
                            </w:pPr>
                            <w:r w:rsidRPr="00250A60">
                              <w:rPr>
                                <w:rStyle w:val="IntenseEmphasis"/>
                                <w:lang w:eastAsia="hr-HR"/>
                              </w:rPr>
                              <w:t>Kod</w:t>
                            </w:r>
                          </w:p>
                        </w:tc>
                      </w:tr>
                      <w:tr w:rsidR="00595C63" w:rsidRPr="00250A60" w14:paraId="78E8FB48" w14:textId="77777777" w:rsidTr="00DC5294">
                        <w:trPr>
                          <w:trHeight w:val="300"/>
                        </w:trPr>
                        <w:tc>
                          <w:tcPr>
                            <w:tcW w:w="960" w:type="dxa"/>
                            <w:tcBorders>
                              <w:top w:val="nil"/>
                              <w:left w:val="nil"/>
                              <w:bottom w:val="nil"/>
                              <w:right w:val="nil"/>
                            </w:tcBorders>
                            <w:shd w:val="clear" w:color="auto" w:fill="auto"/>
                            <w:noWrap/>
                            <w:vAlign w:val="bottom"/>
                            <w:hideMark/>
                          </w:tcPr>
                          <w:p w14:paraId="4DB6E54D" w14:textId="77777777" w:rsidR="00595C63" w:rsidRPr="00250A60" w:rsidRDefault="00595C63" w:rsidP="00DC5294">
                            <w:pPr>
                              <w:pStyle w:val="Code"/>
                            </w:pPr>
                            <w:r w:rsidRPr="00250A60">
                              <w:t>1:</w:t>
                            </w:r>
                          </w:p>
                        </w:tc>
                        <w:tc>
                          <w:tcPr>
                            <w:tcW w:w="8334" w:type="dxa"/>
                            <w:tcBorders>
                              <w:top w:val="nil"/>
                              <w:left w:val="nil"/>
                              <w:bottom w:val="nil"/>
                              <w:right w:val="nil"/>
                            </w:tcBorders>
                            <w:shd w:val="clear" w:color="auto" w:fill="auto"/>
                            <w:noWrap/>
                            <w:vAlign w:val="bottom"/>
                            <w:hideMark/>
                          </w:tcPr>
                          <w:p w14:paraId="7C879841" w14:textId="77777777" w:rsidR="00595C63" w:rsidRPr="00250A60" w:rsidRDefault="00595C63" w:rsidP="00DC5294">
                            <w:pPr>
                              <w:pStyle w:val="Code"/>
                            </w:pPr>
                            <w:r w:rsidRPr="00250A60">
                              <w:t>/*</w:t>
                            </w:r>
                            <w:r w:rsidR="00F45ECD" w:rsidRPr="00DC5294">
                              <w:t>Projekt test</w:t>
                            </w:r>
                            <w:r w:rsidRPr="00250A60">
                              <w:t>*/</w:t>
                            </w:r>
                          </w:p>
                        </w:tc>
                      </w:tr>
                      <w:tr w:rsidR="00595C63" w:rsidRPr="00250A60" w14:paraId="0ACE0F5C" w14:textId="77777777" w:rsidTr="00DC5294">
                        <w:trPr>
                          <w:trHeight w:val="300"/>
                        </w:trPr>
                        <w:tc>
                          <w:tcPr>
                            <w:tcW w:w="960" w:type="dxa"/>
                            <w:tcBorders>
                              <w:top w:val="nil"/>
                              <w:left w:val="nil"/>
                              <w:bottom w:val="nil"/>
                              <w:right w:val="nil"/>
                            </w:tcBorders>
                            <w:shd w:val="clear" w:color="auto" w:fill="auto"/>
                            <w:noWrap/>
                            <w:vAlign w:val="bottom"/>
                            <w:hideMark/>
                          </w:tcPr>
                          <w:p w14:paraId="1CFCFB29" w14:textId="77777777" w:rsidR="00595C63" w:rsidRPr="00250A60" w:rsidRDefault="00595C63" w:rsidP="00DC5294">
                            <w:pPr>
                              <w:pStyle w:val="Code"/>
                            </w:pPr>
                            <w:r w:rsidRPr="00250A60">
                              <w:t>2:</w:t>
                            </w:r>
                          </w:p>
                        </w:tc>
                        <w:tc>
                          <w:tcPr>
                            <w:tcW w:w="8334" w:type="dxa"/>
                            <w:tcBorders>
                              <w:top w:val="nil"/>
                              <w:left w:val="nil"/>
                              <w:bottom w:val="nil"/>
                              <w:right w:val="nil"/>
                            </w:tcBorders>
                            <w:shd w:val="clear" w:color="auto" w:fill="auto"/>
                            <w:noWrap/>
                            <w:vAlign w:val="bottom"/>
                            <w:hideMark/>
                          </w:tcPr>
                          <w:p w14:paraId="303C0D11" w14:textId="77777777" w:rsidR="00595C63" w:rsidRPr="00250A60" w:rsidRDefault="00595C63" w:rsidP="00DC5294">
                            <w:pPr>
                              <w:pStyle w:val="Code"/>
                            </w:pPr>
                            <w:proofErr w:type="spellStart"/>
                            <w:r w:rsidRPr="00250A60">
                              <w:t>char</w:t>
                            </w:r>
                            <w:proofErr w:type="spellEnd"/>
                            <w:r w:rsidRPr="00250A60">
                              <w:t xml:space="preserve"> </w:t>
                            </w:r>
                            <w:proofErr w:type="spellStart"/>
                            <w:r w:rsidRPr="00250A60">
                              <w:t>chA</w:t>
                            </w:r>
                            <w:proofErr w:type="spellEnd"/>
                            <w:r w:rsidRPr="00250A60">
                              <w:t xml:space="preserve"> = -2;</w:t>
                            </w:r>
                          </w:p>
                        </w:tc>
                      </w:tr>
                      <w:tr w:rsidR="00595C63" w:rsidRPr="00250A60" w14:paraId="236D7C4D" w14:textId="77777777" w:rsidTr="00DC5294">
                        <w:trPr>
                          <w:trHeight w:val="300"/>
                        </w:trPr>
                        <w:tc>
                          <w:tcPr>
                            <w:tcW w:w="960" w:type="dxa"/>
                            <w:tcBorders>
                              <w:top w:val="nil"/>
                              <w:left w:val="nil"/>
                              <w:bottom w:val="nil"/>
                              <w:right w:val="nil"/>
                            </w:tcBorders>
                            <w:shd w:val="clear" w:color="auto" w:fill="auto"/>
                            <w:noWrap/>
                            <w:vAlign w:val="bottom"/>
                            <w:hideMark/>
                          </w:tcPr>
                          <w:p w14:paraId="1E2FE928" w14:textId="77777777" w:rsidR="00595C63" w:rsidRPr="00250A60" w:rsidRDefault="00595C63" w:rsidP="00DC5294">
                            <w:pPr>
                              <w:pStyle w:val="Code"/>
                            </w:pPr>
                            <w:r w:rsidRPr="00250A60">
                              <w:t>3:</w:t>
                            </w:r>
                          </w:p>
                        </w:tc>
                        <w:tc>
                          <w:tcPr>
                            <w:tcW w:w="8334" w:type="dxa"/>
                            <w:tcBorders>
                              <w:top w:val="nil"/>
                              <w:left w:val="nil"/>
                              <w:bottom w:val="nil"/>
                              <w:right w:val="nil"/>
                            </w:tcBorders>
                            <w:shd w:val="clear" w:color="auto" w:fill="auto"/>
                            <w:noWrap/>
                            <w:vAlign w:val="bottom"/>
                            <w:hideMark/>
                          </w:tcPr>
                          <w:p w14:paraId="2F1067DE" w14:textId="77777777" w:rsidR="00595C63" w:rsidRPr="00250A60" w:rsidRDefault="00595C63" w:rsidP="00DC5294">
                            <w:pPr>
                              <w:pStyle w:val="Code"/>
                            </w:pPr>
                            <w:proofErr w:type="spellStart"/>
                            <w:r w:rsidRPr="00250A60">
                              <w:t>unsigned</w:t>
                            </w:r>
                            <w:proofErr w:type="spellEnd"/>
                            <w:r w:rsidRPr="00250A60">
                              <w:t xml:space="preserve"> </w:t>
                            </w:r>
                            <w:proofErr w:type="spellStart"/>
                            <w:r w:rsidRPr="00250A60">
                              <w:t>char</w:t>
                            </w:r>
                            <w:proofErr w:type="spellEnd"/>
                            <w:r w:rsidRPr="00250A60">
                              <w:t xml:space="preserve"> </w:t>
                            </w:r>
                            <w:proofErr w:type="spellStart"/>
                            <w:r w:rsidRPr="00250A60">
                              <w:t>uchA</w:t>
                            </w:r>
                            <w:proofErr w:type="spellEnd"/>
                            <w:r w:rsidRPr="00250A60">
                              <w:t xml:space="preserve"> = 255;</w:t>
                            </w:r>
                          </w:p>
                        </w:tc>
                      </w:tr>
                    </w:tbl>
                    <w:p w14:paraId="3A4668D8" w14:textId="4A935A47" w:rsidR="00595C63" w:rsidRDefault="00EA47D0" w:rsidP="00AF338D">
                      <w:pPr>
                        <w:pStyle w:val="Caption"/>
                      </w:pPr>
                      <w:r>
                        <w:t xml:space="preserve">Sl. </w:t>
                      </w:r>
                      <w:bookmarkStart w:id="8" w:name="Kod_primjer_koda"/>
                      <w:r>
                        <w:fldChar w:fldCharType="begin"/>
                      </w:r>
                      <w:r>
                        <w:instrText xml:space="preserve"> STYLEREF 1 \s </w:instrText>
                      </w:r>
                      <w:r>
                        <w:fldChar w:fldCharType="separate"/>
                      </w:r>
                      <w:r w:rsidR="00013502">
                        <w:rPr>
                          <w:noProof/>
                        </w:rPr>
                        <w:t>1</w:t>
                      </w:r>
                      <w:r>
                        <w:fldChar w:fldCharType="end"/>
                      </w:r>
                      <w:r>
                        <w:t>.</w:t>
                      </w:r>
                      <w:r w:rsidR="00E633E7">
                        <w:fldChar w:fldCharType="begin"/>
                      </w:r>
                      <w:r w:rsidR="00E633E7">
                        <w:instrText xml:space="preserve"> SEQ Sl. \* ARABIC \s 1 </w:instrText>
                      </w:r>
                      <w:r w:rsidR="00E633E7">
                        <w:fldChar w:fldCharType="separate"/>
                      </w:r>
                      <w:r w:rsidR="00013502">
                        <w:rPr>
                          <w:noProof/>
                        </w:rPr>
                        <w:t>2</w:t>
                      </w:r>
                      <w:r w:rsidR="00E633E7">
                        <w:rPr>
                          <w:noProof/>
                        </w:rPr>
                        <w:fldChar w:fldCharType="end"/>
                      </w:r>
                      <w:r>
                        <w:t>.</w:t>
                      </w:r>
                      <w:bookmarkEnd w:id="8"/>
                      <w:r w:rsidRPr="00AF338D">
                        <w:t xml:space="preserve"> </w:t>
                      </w:r>
                      <w:r w:rsidR="00595C63">
                        <w:t xml:space="preserve">Kôd </w:t>
                      </w:r>
                      <w:r w:rsidR="00040EB9">
                        <w:t>primjer</w:t>
                      </w:r>
                      <w:r w:rsidR="00595C63">
                        <w:t>.</w:t>
                      </w:r>
                    </w:p>
                  </w:txbxContent>
                </v:textbox>
                <w10:wrap type="topAndBottom" anchorx="margin" anchory="margin"/>
              </v:shape>
            </w:pict>
          </mc:Fallback>
        </mc:AlternateContent>
      </w:r>
      <w:r w:rsidR="00915848">
        <w:t xml:space="preserve">Kod se ubacuje pomoću tablica i </w:t>
      </w:r>
      <w:proofErr w:type="spellStart"/>
      <w:r w:rsidR="00915848">
        <w:t>text</w:t>
      </w:r>
      <w:proofErr w:type="spellEnd"/>
      <w:r w:rsidR="00915848">
        <w:t xml:space="preserve"> </w:t>
      </w:r>
      <w:proofErr w:type="spellStart"/>
      <w:r w:rsidR="00915848">
        <w:t>boxa</w:t>
      </w:r>
      <w:proofErr w:type="spellEnd"/>
      <w:r w:rsidR="00915848">
        <w:t xml:space="preserve"> kako je prikazano na primjeru slike </w:t>
      </w:r>
      <w:r w:rsidR="00915848">
        <w:fldChar w:fldCharType="begin"/>
      </w:r>
      <w:r w:rsidR="00915848">
        <w:instrText xml:space="preserve"> REF </w:instrText>
      </w:r>
      <w:bookmarkStart w:id="9" w:name="_Hlk45968584"/>
      <w:r w:rsidR="00915848">
        <w:instrText>Kod_primjer_koda</w:instrText>
      </w:r>
      <w:bookmarkEnd w:id="9"/>
      <w:r w:rsidR="00915848">
        <w:instrText xml:space="preserve"> \h </w:instrText>
      </w:r>
      <w:r w:rsidR="00915848">
        <w:fldChar w:fldCharType="separate"/>
      </w:r>
      <w:r w:rsidR="00013502">
        <w:rPr>
          <w:noProof/>
        </w:rPr>
        <w:t>1</w:t>
      </w:r>
      <w:r w:rsidR="00013502">
        <w:t>.</w:t>
      </w:r>
      <w:r w:rsidR="00013502">
        <w:rPr>
          <w:noProof/>
        </w:rPr>
        <w:t>2</w:t>
      </w:r>
      <w:r w:rsidR="00013502">
        <w:t>.</w:t>
      </w:r>
      <w:r w:rsidR="00915848">
        <w:fldChar w:fldCharType="end"/>
      </w:r>
    </w:p>
    <w:p w14:paraId="7207CBDB" w14:textId="246CE16E" w:rsidR="00040EB9" w:rsidRDefault="00040EB9" w:rsidP="00AF338D">
      <w:r>
        <w:br w:type="page"/>
      </w:r>
    </w:p>
    <w:p w14:paraId="30247C15" w14:textId="6150CA03" w:rsidR="00CD204B" w:rsidRDefault="00431A85" w:rsidP="00CE4BDD">
      <w:pPr>
        <w:pStyle w:val="Heading1"/>
      </w:pPr>
      <w:bookmarkStart w:id="10" w:name="_Ref45972902"/>
      <w:bookmarkStart w:id="11" w:name="_Toc46137643"/>
      <w:r>
        <w:lastRenderedPageBreak/>
        <w:t>REFERENCIRANJE SLIKA I TABLICA U TEKSTU</w:t>
      </w:r>
      <w:bookmarkEnd w:id="10"/>
      <w:bookmarkEnd w:id="11"/>
    </w:p>
    <w:p w14:paraId="02B8FE49" w14:textId="77777777" w:rsidR="00F45ECD" w:rsidRDefault="00F45ECD" w:rsidP="00AF338D">
      <w:r>
        <w:t>Za referenciranje slike ili tablice u tekstu potrebno je nekoliko koraka.</w:t>
      </w:r>
    </w:p>
    <w:p w14:paraId="0DFFE308" w14:textId="565FA4DE" w:rsidR="00F45ECD" w:rsidRDefault="000650FF" w:rsidP="00AF338D">
      <w:pPr>
        <w:pStyle w:val="ListNumber2"/>
        <w:numPr>
          <w:ilvl w:val="0"/>
          <w:numId w:val="31"/>
        </w:numPr>
      </w:pPr>
      <w:r>
        <w:t>U</w:t>
      </w:r>
      <w:r w:rsidR="00F45ECD">
        <w:t xml:space="preserve"> </w:t>
      </w:r>
      <w:proofErr w:type="spellStart"/>
      <w:r w:rsidR="00F45ECD">
        <w:t>Text</w:t>
      </w:r>
      <w:proofErr w:type="spellEnd"/>
      <w:r w:rsidR="00F45ECD">
        <w:t xml:space="preserve"> </w:t>
      </w:r>
      <w:proofErr w:type="spellStart"/>
      <w:r w:rsidR="00F45ECD">
        <w:t>Boxu</w:t>
      </w:r>
      <w:proofErr w:type="spellEnd"/>
      <w:r w:rsidR="00F45ECD">
        <w:t xml:space="preserve"> gdje se nalazi slika označiti samo broj </w:t>
      </w:r>
      <w:proofErr w:type="spellStart"/>
      <w:r w:rsidR="00F45ECD">
        <w:t>Caption</w:t>
      </w:r>
      <w:proofErr w:type="spellEnd"/>
      <w:r w:rsidR="00F45ECD">
        <w:t xml:space="preserve">-a slike (npr. za </w:t>
      </w:r>
      <w:r w:rsidR="00F45ECD" w:rsidRPr="00F45ECD">
        <w:rPr>
          <w:rStyle w:val="IntenseEmphasis"/>
        </w:rPr>
        <w:t>Sl</w:t>
      </w:r>
      <w:r w:rsidR="00DD00C2">
        <w:rPr>
          <w:rStyle w:val="IntenseEmphasis"/>
        </w:rPr>
        <w:t>.</w:t>
      </w:r>
      <w:r w:rsidR="00F45ECD" w:rsidRPr="00F45ECD">
        <w:rPr>
          <w:rStyle w:val="IntenseEmphasis"/>
        </w:rPr>
        <w:t xml:space="preserve"> 1</w:t>
      </w:r>
      <w:r w:rsidR="00DD00C2">
        <w:rPr>
          <w:rStyle w:val="IntenseEmphasis"/>
        </w:rPr>
        <w:t>.1.</w:t>
      </w:r>
      <w:r w:rsidR="00F45ECD" w:rsidRPr="00F45ECD">
        <w:rPr>
          <w:rStyle w:val="IntenseEmphasis"/>
        </w:rPr>
        <w:t>: TMS320C6713 DSK razvojni sustav.</w:t>
      </w:r>
      <w:r w:rsidR="00F45ECD">
        <w:t xml:space="preserve"> označiti samo </w:t>
      </w:r>
      <w:r w:rsidR="00F45ECD" w:rsidRPr="00F45ECD">
        <w:rPr>
          <w:rStyle w:val="Emphasis"/>
        </w:rPr>
        <w:t>1</w:t>
      </w:r>
      <w:r w:rsidR="00DD00C2">
        <w:rPr>
          <w:rStyle w:val="Emphasis"/>
        </w:rPr>
        <w:t>.1.</w:t>
      </w:r>
      <w:r>
        <w:t>).</w:t>
      </w:r>
    </w:p>
    <w:p w14:paraId="2CB55957" w14:textId="77777777" w:rsidR="00F45ECD" w:rsidRDefault="000650FF" w:rsidP="00AF338D">
      <w:pPr>
        <w:pStyle w:val="ListNumber2"/>
        <w:numPr>
          <w:ilvl w:val="0"/>
          <w:numId w:val="31"/>
        </w:numPr>
      </w:pPr>
      <w:r>
        <w:t>N</w:t>
      </w:r>
      <w:r w:rsidR="006829DA">
        <w:t>a traci menija k</w:t>
      </w:r>
      <w:r w:rsidR="00F45ECD">
        <w:t xml:space="preserve">liknuti na </w:t>
      </w:r>
      <w:r w:rsidR="00F45ECD" w:rsidRPr="006829DA">
        <w:rPr>
          <w:rStyle w:val="Emphasis"/>
        </w:rPr>
        <w:t xml:space="preserve">Insert → </w:t>
      </w:r>
      <w:proofErr w:type="spellStart"/>
      <w:r w:rsidR="00F45ECD" w:rsidRPr="006829DA">
        <w:rPr>
          <w:rStyle w:val="Emphasis"/>
        </w:rPr>
        <w:t>Bookmark</w:t>
      </w:r>
      <w:proofErr w:type="spellEnd"/>
      <w:r>
        <w:t>.</w:t>
      </w:r>
    </w:p>
    <w:p w14:paraId="44312843" w14:textId="77777777" w:rsidR="00F45ECD" w:rsidRDefault="000650FF" w:rsidP="00AF338D">
      <w:pPr>
        <w:pStyle w:val="ListNumber2"/>
        <w:numPr>
          <w:ilvl w:val="0"/>
          <w:numId w:val="31"/>
        </w:numPr>
      </w:pPr>
      <w:r>
        <w:t>U</w:t>
      </w:r>
      <w:r w:rsidR="006829DA">
        <w:t xml:space="preserve"> novom prozoru upisati tekst bez razmaka koji jednoznačno označava sliku npr. </w:t>
      </w:r>
      <w:proofErr w:type="spellStart"/>
      <w:r w:rsidR="006829DA" w:rsidRPr="006829DA">
        <w:rPr>
          <w:rStyle w:val="Emphasis"/>
        </w:rPr>
        <w:t>Fig_Slika_razvojnog_sustava</w:t>
      </w:r>
      <w:proofErr w:type="spellEnd"/>
      <w:r w:rsidR="006829DA">
        <w:t xml:space="preserve">, te kliknuti na </w:t>
      </w:r>
      <w:proofErr w:type="spellStart"/>
      <w:r w:rsidR="006829DA" w:rsidRPr="006829DA">
        <w:rPr>
          <w:rStyle w:val="Emphasis"/>
        </w:rPr>
        <w:t>Add</w:t>
      </w:r>
      <w:proofErr w:type="spellEnd"/>
      <w:r>
        <w:t>.</w:t>
      </w:r>
    </w:p>
    <w:p w14:paraId="2CE25B06" w14:textId="77777777" w:rsidR="006829DA" w:rsidRDefault="000650FF" w:rsidP="00AF338D">
      <w:pPr>
        <w:pStyle w:val="ListNumber2"/>
        <w:numPr>
          <w:ilvl w:val="0"/>
          <w:numId w:val="31"/>
        </w:numPr>
      </w:pPr>
      <w:r>
        <w:t>N</w:t>
      </w:r>
      <w:r w:rsidR="006829DA">
        <w:t xml:space="preserve">a ovaj način je dodan </w:t>
      </w:r>
      <w:proofErr w:type="spellStart"/>
      <w:r w:rsidR="006829DA">
        <w:t>bookmark</w:t>
      </w:r>
      <w:proofErr w:type="spellEnd"/>
      <w:r w:rsidR="006829DA">
        <w:t xml:space="preserve"> na broj slike.</w:t>
      </w:r>
    </w:p>
    <w:p w14:paraId="02CAB001" w14:textId="77777777" w:rsidR="006829DA" w:rsidRDefault="006829DA" w:rsidP="00AF338D">
      <w:r>
        <w:t>Ako se navedena slika želi referencirati u tekstu potrebno je:</w:t>
      </w:r>
    </w:p>
    <w:p w14:paraId="34CEBA08" w14:textId="77777777" w:rsidR="006829DA" w:rsidRDefault="006829DA" w:rsidP="00AF338D">
      <w:pPr>
        <w:pStyle w:val="ListNumber2"/>
        <w:numPr>
          <w:ilvl w:val="0"/>
          <w:numId w:val="32"/>
        </w:numPr>
      </w:pPr>
      <w:r>
        <w:t>kliknuti na mjesto u tekstu g</w:t>
      </w:r>
      <w:r w:rsidR="00E41AF9">
        <w:t>dje se želi referencirati slika</w:t>
      </w:r>
    </w:p>
    <w:p w14:paraId="79C38A10" w14:textId="77777777" w:rsidR="006829DA" w:rsidRDefault="006829DA" w:rsidP="00AF338D">
      <w:pPr>
        <w:pStyle w:val="ListNumber2"/>
        <w:numPr>
          <w:ilvl w:val="0"/>
          <w:numId w:val="32"/>
        </w:numPr>
      </w:pPr>
      <w:r>
        <w:t xml:space="preserve">na traci menija kliknuti na </w:t>
      </w:r>
      <w:r w:rsidRPr="006829DA">
        <w:rPr>
          <w:rStyle w:val="Emphasis"/>
        </w:rPr>
        <w:t>Insert → Cross-reference</w:t>
      </w:r>
    </w:p>
    <w:p w14:paraId="5D9491C1" w14:textId="77777777" w:rsidR="006829DA" w:rsidRDefault="006829DA" w:rsidP="00AF338D">
      <w:pPr>
        <w:pStyle w:val="ListNumber2"/>
        <w:numPr>
          <w:ilvl w:val="0"/>
          <w:numId w:val="32"/>
        </w:numPr>
      </w:pPr>
      <w:r>
        <w:t xml:space="preserve">pod </w:t>
      </w:r>
      <w:r w:rsidRPr="006829DA">
        <w:rPr>
          <w:rStyle w:val="Emphasis"/>
        </w:rPr>
        <w:t xml:space="preserve">Reference </w:t>
      </w:r>
      <w:proofErr w:type="spellStart"/>
      <w:r w:rsidRPr="006829DA">
        <w:rPr>
          <w:rStyle w:val="Emphasis"/>
        </w:rPr>
        <w:t>Type</w:t>
      </w:r>
      <w:proofErr w:type="spellEnd"/>
      <w:r>
        <w:t xml:space="preserve"> odabrati </w:t>
      </w:r>
      <w:proofErr w:type="spellStart"/>
      <w:r w:rsidRPr="006829DA">
        <w:rPr>
          <w:rStyle w:val="Emphasis"/>
        </w:rPr>
        <w:t>Bookmark</w:t>
      </w:r>
      <w:proofErr w:type="spellEnd"/>
    </w:p>
    <w:p w14:paraId="27A88264" w14:textId="77777777" w:rsidR="006829DA" w:rsidRDefault="006829DA" w:rsidP="00AF338D">
      <w:pPr>
        <w:pStyle w:val="ListNumber2"/>
        <w:numPr>
          <w:ilvl w:val="0"/>
          <w:numId w:val="32"/>
        </w:numPr>
      </w:pPr>
      <w:r>
        <w:t xml:space="preserve">pod </w:t>
      </w:r>
      <w:r w:rsidRPr="006829DA">
        <w:rPr>
          <w:rStyle w:val="Emphasis"/>
        </w:rPr>
        <w:t>Insert reference to:</w:t>
      </w:r>
      <w:r>
        <w:t xml:space="preserve"> odabrati </w:t>
      </w:r>
      <w:proofErr w:type="spellStart"/>
      <w:r w:rsidRPr="006829DA">
        <w:rPr>
          <w:rStyle w:val="Emphasis"/>
        </w:rPr>
        <w:t>Bookmark</w:t>
      </w:r>
      <w:proofErr w:type="spellEnd"/>
      <w:r w:rsidRPr="006829DA">
        <w:rPr>
          <w:rStyle w:val="Emphasis"/>
        </w:rPr>
        <w:t xml:space="preserve"> </w:t>
      </w:r>
      <w:proofErr w:type="spellStart"/>
      <w:r w:rsidRPr="006829DA">
        <w:rPr>
          <w:rStyle w:val="Emphasis"/>
        </w:rPr>
        <w:t>text</w:t>
      </w:r>
      <w:proofErr w:type="spellEnd"/>
    </w:p>
    <w:p w14:paraId="069EF1AD" w14:textId="77777777" w:rsidR="006829DA" w:rsidRDefault="006829DA" w:rsidP="00AF338D">
      <w:pPr>
        <w:pStyle w:val="ListNumber2"/>
        <w:numPr>
          <w:ilvl w:val="0"/>
          <w:numId w:val="32"/>
        </w:numPr>
      </w:pPr>
      <w:r>
        <w:t xml:space="preserve">pronaći odgovarajući </w:t>
      </w:r>
      <w:proofErr w:type="spellStart"/>
      <w:r>
        <w:t>bookmark</w:t>
      </w:r>
      <w:proofErr w:type="spellEnd"/>
      <w:r>
        <w:t xml:space="preserve"> (za ovaj primjer </w:t>
      </w:r>
      <w:proofErr w:type="spellStart"/>
      <w:r w:rsidRPr="006829DA">
        <w:rPr>
          <w:rStyle w:val="Emphasis"/>
        </w:rPr>
        <w:t>Fig_Slika_razvojnog_sustava</w:t>
      </w:r>
      <w:proofErr w:type="spellEnd"/>
      <w:r>
        <w:t xml:space="preserve">) i kliknuti na </w:t>
      </w:r>
      <w:r w:rsidRPr="006829DA">
        <w:rPr>
          <w:rStyle w:val="Emphasis"/>
        </w:rPr>
        <w:t>Insert</w:t>
      </w:r>
      <w:r>
        <w:t>.</w:t>
      </w:r>
    </w:p>
    <w:p w14:paraId="1AAA27EE" w14:textId="6772717E" w:rsidR="006829DA" w:rsidRDefault="006829DA" w:rsidP="00AF338D">
      <w:r>
        <w:t>Ako se promjeni broj slike prom</w:t>
      </w:r>
      <w:r w:rsidR="00C97822">
        <w:t>i</w:t>
      </w:r>
      <w:r>
        <w:t xml:space="preserve">jenit će se i referenca, da bi promjena bila vidljiva potrebno je kliknuti na </w:t>
      </w:r>
      <w:r w:rsidRPr="006829DA">
        <w:rPr>
          <w:rStyle w:val="Emphasis"/>
        </w:rPr>
        <w:t xml:space="preserve">Print </w:t>
      </w:r>
      <w:proofErr w:type="spellStart"/>
      <w:r w:rsidRPr="006829DA">
        <w:rPr>
          <w:rStyle w:val="Emphasis"/>
        </w:rPr>
        <w:t>Preview</w:t>
      </w:r>
      <w:proofErr w:type="spellEnd"/>
      <w:r>
        <w:t>.</w:t>
      </w:r>
    </w:p>
    <w:p w14:paraId="0CCAA424" w14:textId="6724C864" w:rsidR="006829DA" w:rsidRDefault="006829DA" w:rsidP="00AF338D">
      <w:r>
        <w:t>Na isti način se referenciraju tablice, jednadžbe ili sl.</w:t>
      </w:r>
    </w:p>
    <w:p w14:paraId="5507A1EA" w14:textId="254939DE" w:rsidR="006829DA" w:rsidRDefault="00431A85" w:rsidP="00CE4BDD">
      <w:pPr>
        <w:pStyle w:val="Heading1"/>
      </w:pPr>
      <w:bookmarkStart w:id="12" w:name="_Toc46137644"/>
      <w:r>
        <w:t>FORMULE</w:t>
      </w:r>
      <w:bookmarkEnd w:id="12"/>
    </w:p>
    <w:p w14:paraId="37DBF446" w14:textId="532B0C39" w:rsidR="002E70E7" w:rsidRDefault="006829DA" w:rsidP="002E70E7">
      <w:r>
        <w:t xml:space="preserve">Formule se ubacuju pomoću tablice s jednim redom i tri stupca. Primjer je prikazan ispod. </w:t>
      </w:r>
      <w:r w:rsidR="00732C75">
        <w:t>Preporuka je kopirati primjer tablice ispod te prom</w:t>
      </w:r>
      <w:r w:rsidR="00C97822">
        <w:t>i</w:t>
      </w:r>
      <w:r w:rsidR="00732C75">
        <w:t xml:space="preserve">jeniti samo formulu. Numeriranje će se samo ažurirati klikom na </w:t>
      </w:r>
      <w:r w:rsidR="00732C75" w:rsidRPr="00732C75">
        <w:rPr>
          <w:rStyle w:val="SubtleEmphasis"/>
        </w:rPr>
        <w:t xml:space="preserve">Print </w:t>
      </w:r>
      <w:proofErr w:type="spellStart"/>
      <w:r w:rsidR="00732C75" w:rsidRPr="00732C75">
        <w:rPr>
          <w:rStyle w:val="SubtleEmphasis"/>
        </w:rPr>
        <w:t>Preview</w:t>
      </w:r>
      <w:proofErr w:type="spellEnd"/>
      <w:r w:rsidR="00732C75">
        <w:t xml:space="preserve">. </w:t>
      </w:r>
      <w:r>
        <w:t>Referenciranje formula se radi na isti način kao i slika (primjer formul</w:t>
      </w:r>
      <w:r w:rsidR="002E70E7">
        <w:t>e</w:t>
      </w:r>
      <w:r>
        <w:t xml:space="preserve"> </w:t>
      </w:r>
      <w:r w:rsidR="00A85944">
        <w:t>(</w:t>
      </w:r>
      <w:r w:rsidR="005B4201">
        <w:fldChar w:fldCharType="begin"/>
      </w:r>
      <w:r w:rsidR="005B4201">
        <w:instrText xml:space="preserve"> REF Eq_formula_primjer \h </w:instrText>
      </w:r>
      <w:r w:rsidR="005B4201">
        <w:fldChar w:fldCharType="separate"/>
      </w:r>
      <w:r w:rsidR="00013502">
        <w:rPr>
          <w:noProof/>
        </w:rPr>
        <w:t>3</w:t>
      </w:r>
      <w:r w:rsidR="00013502" w:rsidRPr="002E70E7">
        <w:t>.</w:t>
      </w:r>
      <w:r w:rsidR="00013502">
        <w:rPr>
          <w:noProof/>
        </w:rPr>
        <w:t>1</w:t>
      </w:r>
      <w:r w:rsidR="00013502" w:rsidRPr="002E70E7">
        <w:t>.</w:t>
      </w:r>
      <w:r w:rsidR="005B4201">
        <w:fldChar w:fldCharType="end"/>
      </w:r>
      <w:r w:rsidR="00A85944">
        <w:t>)</w:t>
      </w:r>
      <w:r w:rsidR="005B4201">
        <w:t>)</w:t>
      </w:r>
      <w:r>
        <w:t>.</w:t>
      </w:r>
    </w:p>
    <w:tbl>
      <w:tblPr>
        <w:tblStyle w:val="TableGrid"/>
        <w:tblW w:w="93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567"/>
        <w:gridCol w:w="8220"/>
        <w:gridCol w:w="567"/>
      </w:tblGrid>
      <w:tr w:rsidR="006829DA" w14:paraId="65F9DFC0" w14:textId="77777777" w:rsidTr="002E70E7">
        <w:trPr>
          <w:trHeight w:val="737"/>
          <w:jc w:val="center"/>
        </w:trPr>
        <w:tc>
          <w:tcPr>
            <w:tcW w:w="567" w:type="dxa"/>
            <w:vAlign w:val="center"/>
          </w:tcPr>
          <w:p w14:paraId="1C2321E5" w14:textId="77777777" w:rsidR="006829DA" w:rsidRDefault="006829DA" w:rsidP="002E70E7">
            <w:pPr>
              <w:pStyle w:val="NoSpacing"/>
              <w:rPr>
                <w:rStyle w:val="IntenseEmphasis"/>
                <w:b w:val="0"/>
                <w:i w:val="0"/>
                <w:iCs w:val="0"/>
              </w:rPr>
            </w:pPr>
          </w:p>
        </w:tc>
        <w:tc>
          <w:tcPr>
            <w:tcW w:w="8220" w:type="dxa"/>
            <w:vAlign w:val="center"/>
          </w:tcPr>
          <w:p w14:paraId="0AD80D96" w14:textId="3280EC04" w:rsidR="006829DA" w:rsidRPr="006829DA" w:rsidRDefault="006829DA" w:rsidP="002E70E7">
            <w:pPr>
              <w:pStyle w:val="Equation"/>
            </w:pPr>
            <m:oMathPara>
              <m:oMath>
                <m:r>
                  <m:t>cmSum_d=</m:t>
                </m:r>
                <m:nary>
                  <m:naryPr>
                    <m:chr m:val="∑"/>
                    <m:limLoc m:val="undOvr"/>
                    <m:ctrlPr/>
                  </m:naryPr>
                  <m:sub>
                    <m:r>
                      <m:t>i=1</m:t>
                    </m:r>
                  </m:sub>
                  <m:sup>
                    <m:r>
                      <m:t>n</m:t>
                    </m:r>
                  </m:sup>
                  <m:e>
                    <m:r>
                      <m:t>vecA</m:t>
                    </m:r>
                    <m:d>
                      <m:dPr>
                        <m:begChr m:val="["/>
                        <m:endChr m:val="]"/>
                        <m:ctrlPr/>
                      </m:dPr>
                      <m:e>
                        <m:r>
                          <m:t>i</m:t>
                        </m:r>
                      </m:e>
                    </m:d>
                    <m:r>
                      <m:t>*vecB</m:t>
                    </m:r>
                    <m:d>
                      <m:dPr>
                        <m:begChr m:val="["/>
                        <m:endChr m:val="]"/>
                        <m:ctrlPr/>
                      </m:dPr>
                      <m:e>
                        <m:r>
                          <m:t>n-i+1</m:t>
                        </m:r>
                      </m:e>
                    </m:d>
                  </m:e>
                </m:nary>
              </m:oMath>
            </m:oMathPara>
          </w:p>
        </w:tc>
        <w:tc>
          <w:tcPr>
            <w:tcW w:w="567" w:type="dxa"/>
            <w:vAlign w:val="center"/>
          </w:tcPr>
          <w:p w14:paraId="1D8DDA3C" w14:textId="4886CAE5" w:rsidR="006829DA" w:rsidRPr="002E70E7" w:rsidRDefault="00DD00C2" w:rsidP="002E70E7">
            <w:pPr>
              <w:pStyle w:val="NoSpacing"/>
              <w:rPr>
                <w:rStyle w:val="IntenseEmphasis"/>
                <w:b w:val="0"/>
                <w:i w:val="0"/>
                <w:iCs w:val="0"/>
              </w:rPr>
            </w:pPr>
            <w:r w:rsidRPr="002E70E7">
              <w:rPr>
                <w:rStyle w:val="IntenseEmphasis"/>
                <w:b w:val="0"/>
                <w:i w:val="0"/>
                <w:iCs w:val="0"/>
              </w:rPr>
              <w:t>(</w:t>
            </w:r>
            <w:bookmarkStart w:id="13" w:name="Eq_formula_primjer"/>
            <w:r w:rsidR="002E70E7" w:rsidRPr="002E70E7">
              <w:fldChar w:fldCharType="begin"/>
            </w:r>
            <w:r w:rsidR="002E70E7" w:rsidRPr="002E70E7">
              <w:instrText xml:space="preserve"> STYLEREF 1 \s </w:instrText>
            </w:r>
            <w:r w:rsidR="002E70E7" w:rsidRPr="002E70E7">
              <w:fldChar w:fldCharType="separate"/>
            </w:r>
            <w:r w:rsidR="00013502">
              <w:rPr>
                <w:noProof/>
              </w:rPr>
              <w:t>3</w:t>
            </w:r>
            <w:r w:rsidR="002E70E7" w:rsidRPr="002E70E7">
              <w:fldChar w:fldCharType="end"/>
            </w:r>
            <w:r w:rsidR="002E70E7" w:rsidRPr="002E70E7">
              <w:t>.</w:t>
            </w:r>
            <w:r w:rsidR="00E633E7">
              <w:fldChar w:fldCharType="begin"/>
            </w:r>
            <w:r w:rsidR="00E633E7">
              <w:instrText xml:space="preserve"> SEQ Equation \* ARABIC \s 1 </w:instrText>
            </w:r>
            <w:r w:rsidR="00E633E7">
              <w:fldChar w:fldCharType="separate"/>
            </w:r>
            <w:r w:rsidR="00013502">
              <w:rPr>
                <w:noProof/>
              </w:rPr>
              <w:t>1</w:t>
            </w:r>
            <w:r w:rsidR="00E633E7">
              <w:rPr>
                <w:noProof/>
              </w:rPr>
              <w:fldChar w:fldCharType="end"/>
            </w:r>
            <w:r w:rsidR="002E70E7" w:rsidRPr="002E70E7">
              <w:t>.</w:t>
            </w:r>
            <w:bookmarkEnd w:id="13"/>
            <w:r w:rsidR="002E70E7" w:rsidRPr="002E70E7">
              <w:t>)</w:t>
            </w:r>
          </w:p>
        </w:tc>
      </w:tr>
    </w:tbl>
    <w:p w14:paraId="3E09AC2E" w14:textId="6EE3E4E1" w:rsidR="00CD6A61" w:rsidRDefault="00732C75" w:rsidP="00AF338D">
      <w:r>
        <w:rPr>
          <w:noProof/>
          <w:lang w:val="en-US"/>
        </w:rPr>
        <w:lastRenderedPageBreak/>
        <mc:AlternateContent>
          <mc:Choice Requires="wps">
            <w:drawing>
              <wp:anchor distT="45720" distB="45720" distL="114300" distR="114300" simplePos="0" relativeHeight="251735040" behindDoc="0" locked="0" layoutInCell="1" allowOverlap="1" wp14:anchorId="217F0697" wp14:editId="3F6AD565">
                <wp:simplePos x="895350" y="8705850"/>
                <wp:positionH relativeFrom="margin">
                  <wp:align>center</wp:align>
                </wp:positionH>
                <wp:positionV relativeFrom="margin">
                  <wp:align>top</wp:align>
                </wp:positionV>
                <wp:extent cx="5937250" cy="1076325"/>
                <wp:effectExtent l="0" t="0" r="6350" b="9525"/>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250" cy="1076325"/>
                        </a:xfrm>
                        <a:prstGeom prst="rect">
                          <a:avLst/>
                        </a:prstGeom>
                        <a:solidFill>
                          <a:srgbClr val="FFFFFF"/>
                        </a:solidFill>
                        <a:ln w="9525">
                          <a:noFill/>
                          <a:miter lim="800000"/>
                          <a:headEnd/>
                          <a:tailEnd/>
                        </a:ln>
                      </wps:spPr>
                      <wps:txbx>
                        <w:txbxContent>
                          <w:p w14:paraId="570FAA7B" w14:textId="7381941A" w:rsidR="005A3DFC" w:rsidRDefault="005A3DFC" w:rsidP="005A3DFC">
                            <w:pPr>
                              <w:pStyle w:val="Caption"/>
                              <w:keepNext/>
                            </w:pPr>
                            <w:r>
                              <w:t xml:space="preserve">Tablica </w:t>
                            </w:r>
                            <w:bookmarkStart w:id="14" w:name="Tab_primjer_tablice"/>
                            <w:r>
                              <w:fldChar w:fldCharType="begin"/>
                            </w:r>
                            <w:r>
                              <w:instrText xml:space="preserve"> STYLEREF 1 \s </w:instrText>
                            </w:r>
                            <w:r>
                              <w:fldChar w:fldCharType="separate"/>
                            </w:r>
                            <w:r w:rsidR="00013502">
                              <w:rPr>
                                <w:noProof/>
                              </w:rPr>
                              <w:t>3</w:t>
                            </w:r>
                            <w:r>
                              <w:fldChar w:fldCharType="end"/>
                            </w:r>
                            <w:r>
                              <w:t>.</w:t>
                            </w:r>
                            <w:r w:rsidR="00E633E7">
                              <w:fldChar w:fldCharType="begin"/>
                            </w:r>
                            <w:r w:rsidR="00E633E7">
                              <w:instrText xml:space="preserve"> SEQ Tablica \* ARABIC \s 1 </w:instrText>
                            </w:r>
                            <w:r w:rsidR="00E633E7">
                              <w:fldChar w:fldCharType="separate"/>
                            </w:r>
                            <w:r w:rsidR="00013502">
                              <w:rPr>
                                <w:noProof/>
                              </w:rPr>
                              <w:t>1</w:t>
                            </w:r>
                            <w:r w:rsidR="00E633E7">
                              <w:rPr>
                                <w:noProof/>
                              </w:rPr>
                              <w:fldChar w:fldCharType="end"/>
                            </w:r>
                            <w:r>
                              <w:t>.</w:t>
                            </w:r>
                            <w:bookmarkEnd w:id="14"/>
                            <w:r>
                              <w:t xml:space="preserve"> Vektor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57" w:type="dxa"/>
                              </w:tblCellMar>
                              <w:tblLook w:val="04A0" w:firstRow="1" w:lastRow="0" w:firstColumn="1" w:lastColumn="0" w:noHBand="0" w:noVBand="1"/>
                            </w:tblPr>
                            <w:tblGrid>
                              <w:gridCol w:w="1247"/>
                              <w:gridCol w:w="804"/>
                              <w:gridCol w:w="803"/>
                              <w:gridCol w:w="812"/>
                              <w:gridCol w:w="804"/>
                              <w:gridCol w:w="804"/>
                              <w:gridCol w:w="804"/>
                              <w:gridCol w:w="812"/>
                              <w:gridCol w:w="808"/>
                              <w:gridCol w:w="804"/>
                              <w:gridCol w:w="804"/>
                            </w:tblGrid>
                            <w:tr w:rsidR="005A3DFC" w14:paraId="58ADFA19" w14:textId="77777777" w:rsidTr="00732C75">
                              <w:trPr>
                                <w:jc w:val="center"/>
                              </w:trPr>
                              <w:tc>
                                <w:tcPr>
                                  <w:tcW w:w="1247" w:type="dxa"/>
                                  <w:tcBorders>
                                    <w:top w:val="single" w:sz="18" w:space="0" w:color="auto"/>
                                    <w:bottom w:val="single" w:sz="12" w:space="0" w:color="auto"/>
                                  </w:tcBorders>
                                  <w:vAlign w:val="center"/>
                                </w:tcPr>
                                <w:p w14:paraId="31201F5C" w14:textId="77777777" w:rsidR="005A3DFC" w:rsidRPr="000C7146" w:rsidRDefault="005A3DFC" w:rsidP="00732C75">
                                  <w:pPr>
                                    <w:pStyle w:val="NoSpacing"/>
                                    <w:jc w:val="left"/>
                                    <w:rPr>
                                      <w:rStyle w:val="Emphasis"/>
                                    </w:rPr>
                                  </w:pPr>
                                  <w:r w:rsidRPr="000C7146">
                                    <w:rPr>
                                      <w:rStyle w:val="Emphasis"/>
                                    </w:rPr>
                                    <w:t>Element</w:t>
                                  </w:r>
                                </w:p>
                              </w:tc>
                              <w:tc>
                                <w:tcPr>
                                  <w:tcW w:w="804" w:type="dxa"/>
                                  <w:tcBorders>
                                    <w:top w:val="single" w:sz="18" w:space="0" w:color="auto"/>
                                    <w:bottom w:val="single" w:sz="12" w:space="0" w:color="auto"/>
                                  </w:tcBorders>
                                  <w:vAlign w:val="center"/>
                                </w:tcPr>
                                <w:p w14:paraId="385FC764" w14:textId="77777777" w:rsidR="005A3DFC" w:rsidRPr="000C7146" w:rsidRDefault="005A3DFC" w:rsidP="00732C75">
                                  <w:pPr>
                                    <w:pStyle w:val="NoSpacing"/>
                                    <w:jc w:val="center"/>
                                    <w:rPr>
                                      <w:rStyle w:val="Emphasis"/>
                                    </w:rPr>
                                  </w:pPr>
                                  <w:r w:rsidRPr="000C7146">
                                    <w:rPr>
                                      <w:rStyle w:val="Emphasis"/>
                                    </w:rPr>
                                    <w:t>1</w:t>
                                  </w:r>
                                </w:p>
                              </w:tc>
                              <w:tc>
                                <w:tcPr>
                                  <w:tcW w:w="803" w:type="dxa"/>
                                  <w:tcBorders>
                                    <w:top w:val="single" w:sz="18" w:space="0" w:color="auto"/>
                                    <w:bottom w:val="single" w:sz="12" w:space="0" w:color="auto"/>
                                  </w:tcBorders>
                                  <w:vAlign w:val="center"/>
                                </w:tcPr>
                                <w:p w14:paraId="4D711F4B" w14:textId="77777777" w:rsidR="005A3DFC" w:rsidRPr="000C7146" w:rsidRDefault="005A3DFC" w:rsidP="00732C75">
                                  <w:pPr>
                                    <w:pStyle w:val="NoSpacing"/>
                                    <w:jc w:val="center"/>
                                    <w:rPr>
                                      <w:rStyle w:val="Emphasis"/>
                                    </w:rPr>
                                  </w:pPr>
                                  <w:r w:rsidRPr="000C7146">
                                    <w:rPr>
                                      <w:rStyle w:val="Emphasis"/>
                                    </w:rPr>
                                    <w:t>2</w:t>
                                  </w:r>
                                </w:p>
                              </w:tc>
                              <w:tc>
                                <w:tcPr>
                                  <w:tcW w:w="812" w:type="dxa"/>
                                  <w:tcBorders>
                                    <w:top w:val="single" w:sz="18" w:space="0" w:color="auto"/>
                                    <w:bottom w:val="single" w:sz="12" w:space="0" w:color="auto"/>
                                  </w:tcBorders>
                                  <w:vAlign w:val="center"/>
                                </w:tcPr>
                                <w:p w14:paraId="07CA6388" w14:textId="77777777" w:rsidR="005A3DFC" w:rsidRPr="000C7146" w:rsidRDefault="005A3DFC" w:rsidP="00732C75">
                                  <w:pPr>
                                    <w:pStyle w:val="NoSpacing"/>
                                    <w:jc w:val="center"/>
                                    <w:rPr>
                                      <w:rStyle w:val="Emphasis"/>
                                    </w:rPr>
                                  </w:pPr>
                                  <w:r w:rsidRPr="000C7146">
                                    <w:rPr>
                                      <w:rStyle w:val="Emphasis"/>
                                    </w:rPr>
                                    <w:t>3</w:t>
                                  </w:r>
                                </w:p>
                              </w:tc>
                              <w:tc>
                                <w:tcPr>
                                  <w:tcW w:w="804" w:type="dxa"/>
                                  <w:tcBorders>
                                    <w:top w:val="single" w:sz="18" w:space="0" w:color="auto"/>
                                    <w:bottom w:val="single" w:sz="12" w:space="0" w:color="auto"/>
                                  </w:tcBorders>
                                  <w:vAlign w:val="center"/>
                                </w:tcPr>
                                <w:p w14:paraId="7A58FF5E" w14:textId="77777777" w:rsidR="005A3DFC" w:rsidRPr="000C7146" w:rsidRDefault="005A3DFC" w:rsidP="00732C75">
                                  <w:pPr>
                                    <w:pStyle w:val="NoSpacing"/>
                                    <w:jc w:val="center"/>
                                    <w:rPr>
                                      <w:rStyle w:val="Emphasis"/>
                                    </w:rPr>
                                  </w:pPr>
                                  <w:r w:rsidRPr="000C7146">
                                    <w:rPr>
                                      <w:rStyle w:val="Emphasis"/>
                                    </w:rPr>
                                    <w:t>4</w:t>
                                  </w:r>
                                </w:p>
                              </w:tc>
                              <w:tc>
                                <w:tcPr>
                                  <w:tcW w:w="804" w:type="dxa"/>
                                  <w:tcBorders>
                                    <w:top w:val="single" w:sz="18" w:space="0" w:color="auto"/>
                                    <w:bottom w:val="single" w:sz="12" w:space="0" w:color="auto"/>
                                  </w:tcBorders>
                                  <w:vAlign w:val="center"/>
                                </w:tcPr>
                                <w:p w14:paraId="4349A45F" w14:textId="77777777" w:rsidR="005A3DFC" w:rsidRPr="000C7146" w:rsidRDefault="005A3DFC" w:rsidP="00732C75">
                                  <w:pPr>
                                    <w:pStyle w:val="NoSpacing"/>
                                    <w:jc w:val="center"/>
                                    <w:rPr>
                                      <w:rStyle w:val="Emphasis"/>
                                    </w:rPr>
                                  </w:pPr>
                                  <w:r w:rsidRPr="000C7146">
                                    <w:rPr>
                                      <w:rStyle w:val="Emphasis"/>
                                    </w:rPr>
                                    <w:t>5</w:t>
                                  </w:r>
                                </w:p>
                              </w:tc>
                              <w:tc>
                                <w:tcPr>
                                  <w:tcW w:w="804" w:type="dxa"/>
                                  <w:tcBorders>
                                    <w:top w:val="single" w:sz="18" w:space="0" w:color="auto"/>
                                    <w:bottom w:val="single" w:sz="12" w:space="0" w:color="auto"/>
                                  </w:tcBorders>
                                  <w:vAlign w:val="center"/>
                                </w:tcPr>
                                <w:p w14:paraId="7B33A7A6" w14:textId="77777777" w:rsidR="005A3DFC" w:rsidRPr="000C7146" w:rsidRDefault="005A3DFC" w:rsidP="00732C75">
                                  <w:pPr>
                                    <w:pStyle w:val="NoSpacing"/>
                                    <w:jc w:val="center"/>
                                    <w:rPr>
                                      <w:rStyle w:val="Emphasis"/>
                                    </w:rPr>
                                  </w:pPr>
                                  <w:r w:rsidRPr="000C7146">
                                    <w:rPr>
                                      <w:rStyle w:val="Emphasis"/>
                                    </w:rPr>
                                    <w:t>6</w:t>
                                  </w:r>
                                </w:p>
                              </w:tc>
                              <w:tc>
                                <w:tcPr>
                                  <w:tcW w:w="812" w:type="dxa"/>
                                  <w:tcBorders>
                                    <w:top w:val="single" w:sz="18" w:space="0" w:color="auto"/>
                                    <w:bottom w:val="single" w:sz="12" w:space="0" w:color="auto"/>
                                  </w:tcBorders>
                                  <w:vAlign w:val="center"/>
                                </w:tcPr>
                                <w:p w14:paraId="07B39507" w14:textId="77777777" w:rsidR="005A3DFC" w:rsidRPr="000C7146" w:rsidRDefault="005A3DFC" w:rsidP="00732C75">
                                  <w:pPr>
                                    <w:pStyle w:val="NoSpacing"/>
                                    <w:jc w:val="center"/>
                                    <w:rPr>
                                      <w:rStyle w:val="Emphasis"/>
                                    </w:rPr>
                                  </w:pPr>
                                  <w:r w:rsidRPr="000C7146">
                                    <w:rPr>
                                      <w:rStyle w:val="Emphasis"/>
                                    </w:rPr>
                                    <w:t>7</w:t>
                                  </w:r>
                                </w:p>
                              </w:tc>
                              <w:tc>
                                <w:tcPr>
                                  <w:tcW w:w="808" w:type="dxa"/>
                                  <w:tcBorders>
                                    <w:top w:val="single" w:sz="18" w:space="0" w:color="auto"/>
                                    <w:bottom w:val="single" w:sz="12" w:space="0" w:color="auto"/>
                                  </w:tcBorders>
                                  <w:vAlign w:val="center"/>
                                </w:tcPr>
                                <w:p w14:paraId="0F68DBA1" w14:textId="77777777" w:rsidR="005A3DFC" w:rsidRPr="000C7146" w:rsidRDefault="005A3DFC" w:rsidP="00732C75">
                                  <w:pPr>
                                    <w:pStyle w:val="NoSpacing"/>
                                    <w:jc w:val="center"/>
                                    <w:rPr>
                                      <w:rStyle w:val="Emphasis"/>
                                    </w:rPr>
                                  </w:pPr>
                                  <w:r w:rsidRPr="000C7146">
                                    <w:rPr>
                                      <w:rStyle w:val="Emphasis"/>
                                    </w:rPr>
                                    <w:t>8</w:t>
                                  </w:r>
                                </w:p>
                              </w:tc>
                              <w:tc>
                                <w:tcPr>
                                  <w:tcW w:w="804" w:type="dxa"/>
                                  <w:tcBorders>
                                    <w:top w:val="single" w:sz="18" w:space="0" w:color="auto"/>
                                    <w:bottom w:val="single" w:sz="12" w:space="0" w:color="auto"/>
                                  </w:tcBorders>
                                  <w:vAlign w:val="center"/>
                                </w:tcPr>
                                <w:p w14:paraId="44BE57CD" w14:textId="77777777" w:rsidR="005A3DFC" w:rsidRPr="000C7146" w:rsidRDefault="005A3DFC" w:rsidP="00732C75">
                                  <w:pPr>
                                    <w:pStyle w:val="NoSpacing"/>
                                    <w:jc w:val="center"/>
                                    <w:rPr>
                                      <w:rStyle w:val="Emphasis"/>
                                    </w:rPr>
                                  </w:pPr>
                                  <w:r w:rsidRPr="000C7146">
                                    <w:rPr>
                                      <w:rStyle w:val="Emphasis"/>
                                    </w:rPr>
                                    <w:t>9</w:t>
                                  </w:r>
                                </w:p>
                              </w:tc>
                              <w:tc>
                                <w:tcPr>
                                  <w:tcW w:w="804" w:type="dxa"/>
                                  <w:tcBorders>
                                    <w:top w:val="single" w:sz="18" w:space="0" w:color="auto"/>
                                    <w:bottom w:val="single" w:sz="12" w:space="0" w:color="auto"/>
                                  </w:tcBorders>
                                  <w:vAlign w:val="center"/>
                                </w:tcPr>
                                <w:p w14:paraId="553B22AC" w14:textId="77777777" w:rsidR="005A3DFC" w:rsidRPr="000C7146" w:rsidRDefault="005A3DFC" w:rsidP="00732C75">
                                  <w:pPr>
                                    <w:pStyle w:val="NoSpacing"/>
                                    <w:jc w:val="center"/>
                                    <w:rPr>
                                      <w:rStyle w:val="Emphasis"/>
                                    </w:rPr>
                                  </w:pPr>
                                  <w:r w:rsidRPr="000C7146">
                                    <w:rPr>
                                      <w:rStyle w:val="Emphasis"/>
                                    </w:rPr>
                                    <w:t>10</w:t>
                                  </w:r>
                                </w:p>
                              </w:tc>
                            </w:tr>
                            <w:tr w:rsidR="005A3DFC" w14:paraId="3577F768" w14:textId="77777777" w:rsidTr="00732C75">
                              <w:trPr>
                                <w:jc w:val="center"/>
                              </w:trPr>
                              <w:tc>
                                <w:tcPr>
                                  <w:tcW w:w="1247" w:type="dxa"/>
                                  <w:tcBorders>
                                    <w:top w:val="single" w:sz="12" w:space="0" w:color="auto"/>
                                  </w:tcBorders>
                                  <w:vAlign w:val="center"/>
                                </w:tcPr>
                                <w:p w14:paraId="25607437" w14:textId="77777777" w:rsidR="005A3DFC" w:rsidRPr="000C7146" w:rsidRDefault="005A3DFC" w:rsidP="00732C75">
                                  <w:pPr>
                                    <w:pStyle w:val="NoSpacing"/>
                                    <w:jc w:val="left"/>
                                    <w:rPr>
                                      <w:rStyle w:val="Emphasis"/>
                                    </w:rPr>
                                  </w:pPr>
                                  <w:r w:rsidRPr="000C7146">
                                    <w:rPr>
                                      <w:rStyle w:val="Emphasis"/>
                                    </w:rPr>
                                    <w:t>i16vdA</w:t>
                                  </w:r>
                                </w:p>
                              </w:tc>
                              <w:tc>
                                <w:tcPr>
                                  <w:tcW w:w="804" w:type="dxa"/>
                                  <w:tcBorders>
                                    <w:top w:val="single" w:sz="12" w:space="0" w:color="auto"/>
                                  </w:tcBorders>
                                  <w:vAlign w:val="center"/>
                                </w:tcPr>
                                <w:p w14:paraId="00572160" w14:textId="77777777" w:rsidR="005A3DFC" w:rsidRPr="00A358E5" w:rsidRDefault="005A3DFC" w:rsidP="00732C75">
                                  <w:pPr>
                                    <w:pStyle w:val="NoSpacing"/>
                                    <w:jc w:val="center"/>
                                  </w:pPr>
                                  <w:r w:rsidRPr="00A358E5">
                                    <w:t>0.</w:t>
                                  </w:r>
                                  <w:r>
                                    <w:t>2</w:t>
                                  </w:r>
                                </w:p>
                              </w:tc>
                              <w:tc>
                                <w:tcPr>
                                  <w:tcW w:w="803" w:type="dxa"/>
                                  <w:tcBorders>
                                    <w:top w:val="single" w:sz="12" w:space="0" w:color="auto"/>
                                  </w:tcBorders>
                                  <w:vAlign w:val="center"/>
                                </w:tcPr>
                                <w:p w14:paraId="29A8069D" w14:textId="77777777" w:rsidR="005A3DFC" w:rsidRPr="00A358E5" w:rsidRDefault="005A3DFC" w:rsidP="00732C75">
                                  <w:pPr>
                                    <w:pStyle w:val="NoSpacing"/>
                                    <w:jc w:val="center"/>
                                  </w:pPr>
                                  <w:r>
                                    <w:t>0.2</w:t>
                                  </w:r>
                                </w:p>
                              </w:tc>
                              <w:tc>
                                <w:tcPr>
                                  <w:tcW w:w="812" w:type="dxa"/>
                                  <w:tcBorders>
                                    <w:top w:val="single" w:sz="12" w:space="0" w:color="auto"/>
                                  </w:tcBorders>
                                  <w:vAlign w:val="center"/>
                                </w:tcPr>
                                <w:p w14:paraId="2E128B5B" w14:textId="77777777" w:rsidR="005A3DFC" w:rsidRPr="00A358E5" w:rsidRDefault="005A3DFC" w:rsidP="00732C75">
                                  <w:pPr>
                                    <w:pStyle w:val="NoSpacing"/>
                                    <w:jc w:val="center"/>
                                  </w:pPr>
                                  <w:r>
                                    <w:t>0.2</w:t>
                                  </w:r>
                                </w:p>
                              </w:tc>
                              <w:tc>
                                <w:tcPr>
                                  <w:tcW w:w="804" w:type="dxa"/>
                                  <w:tcBorders>
                                    <w:top w:val="single" w:sz="12" w:space="0" w:color="auto"/>
                                  </w:tcBorders>
                                  <w:vAlign w:val="center"/>
                                </w:tcPr>
                                <w:p w14:paraId="1878ED84" w14:textId="77777777" w:rsidR="005A3DFC" w:rsidRPr="00A358E5" w:rsidRDefault="005A3DFC" w:rsidP="00732C75">
                                  <w:pPr>
                                    <w:pStyle w:val="NoSpacing"/>
                                    <w:jc w:val="center"/>
                                  </w:pPr>
                                  <w:r>
                                    <w:t>0.5</w:t>
                                  </w:r>
                                </w:p>
                              </w:tc>
                              <w:tc>
                                <w:tcPr>
                                  <w:tcW w:w="804" w:type="dxa"/>
                                  <w:tcBorders>
                                    <w:top w:val="single" w:sz="12" w:space="0" w:color="auto"/>
                                  </w:tcBorders>
                                  <w:vAlign w:val="center"/>
                                </w:tcPr>
                                <w:p w14:paraId="723C910E" w14:textId="77777777" w:rsidR="005A3DFC" w:rsidRPr="00A358E5" w:rsidRDefault="005A3DFC" w:rsidP="00732C75">
                                  <w:pPr>
                                    <w:pStyle w:val="NoSpacing"/>
                                    <w:jc w:val="center"/>
                                  </w:pPr>
                                  <w:r>
                                    <w:t>0.2</w:t>
                                  </w:r>
                                </w:p>
                              </w:tc>
                              <w:tc>
                                <w:tcPr>
                                  <w:tcW w:w="804" w:type="dxa"/>
                                  <w:tcBorders>
                                    <w:top w:val="single" w:sz="12" w:space="0" w:color="auto"/>
                                  </w:tcBorders>
                                  <w:vAlign w:val="center"/>
                                </w:tcPr>
                                <w:p w14:paraId="1895B775" w14:textId="77777777" w:rsidR="005A3DFC" w:rsidRPr="00A358E5" w:rsidRDefault="005A3DFC" w:rsidP="00732C75">
                                  <w:pPr>
                                    <w:pStyle w:val="NoSpacing"/>
                                    <w:jc w:val="center"/>
                                  </w:pPr>
                                  <w:r>
                                    <w:t>0.2</w:t>
                                  </w:r>
                                </w:p>
                              </w:tc>
                              <w:tc>
                                <w:tcPr>
                                  <w:tcW w:w="812" w:type="dxa"/>
                                  <w:tcBorders>
                                    <w:top w:val="single" w:sz="12" w:space="0" w:color="auto"/>
                                  </w:tcBorders>
                                  <w:vAlign w:val="center"/>
                                </w:tcPr>
                                <w:p w14:paraId="42ABB03C" w14:textId="77777777" w:rsidR="005A3DFC" w:rsidRPr="00A358E5" w:rsidRDefault="005A3DFC" w:rsidP="00732C75">
                                  <w:pPr>
                                    <w:pStyle w:val="NoSpacing"/>
                                    <w:jc w:val="center"/>
                                  </w:pPr>
                                  <w:r>
                                    <w:t>0.375</w:t>
                                  </w:r>
                                </w:p>
                              </w:tc>
                              <w:tc>
                                <w:tcPr>
                                  <w:tcW w:w="808" w:type="dxa"/>
                                  <w:tcBorders>
                                    <w:top w:val="single" w:sz="12" w:space="0" w:color="auto"/>
                                  </w:tcBorders>
                                  <w:vAlign w:val="center"/>
                                </w:tcPr>
                                <w:p w14:paraId="4F94D87E" w14:textId="77777777" w:rsidR="005A3DFC" w:rsidRPr="00A358E5" w:rsidRDefault="005A3DFC" w:rsidP="00732C75">
                                  <w:pPr>
                                    <w:pStyle w:val="NoSpacing"/>
                                    <w:jc w:val="center"/>
                                  </w:pPr>
                                  <w:r>
                                    <w:t>0.25</w:t>
                                  </w:r>
                                </w:p>
                              </w:tc>
                              <w:tc>
                                <w:tcPr>
                                  <w:tcW w:w="804" w:type="dxa"/>
                                  <w:tcBorders>
                                    <w:top w:val="single" w:sz="12" w:space="0" w:color="auto"/>
                                  </w:tcBorders>
                                  <w:vAlign w:val="center"/>
                                </w:tcPr>
                                <w:p w14:paraId="1C424CCA" w14:textId="77777777" w:rsidR="005A3DFC" w:rsidRPr="00A358E5" w:rsidRDefault="005A3DFC" w:rsidP="00732C75">
                                  <w:pPr>
                                    <w:pStyle w:val="NoSpacing"/>
                                    <w:jc w:val="center"/>
                                  </w:pPr>
                                  <w:r>
                                    <w:t>0.2</w:t>
                                  </w:r>
                                </w:p>
                              </w:tc>
                              <w:tc>
                                <w:tcPr>
                                  <w:tcW w:w="804" w:type="dxa"/>
                                  <w:tcBorders>
                                    <w:top w:val="single" w:sz="12" w:space="0" w:color="auto"/>
                                  </w:tcBorders>
                                  <w:vAlign w:val="center"/>
                                </w:tcPr>
                                <w:p w14:paraId="3688B441" w14:textId="77777777" w:rsidR="005A3DFC" w:rsidRPr="00A358E5" w:rsidRDefault="005A3DFC" w:rsidP="00732C75">
                                  <w:pPr>
                                    <w:pStyle w:val="NoSpacing"/>
                                    <w:jc w:val="center"/>
                                  </w:pPr>
                                  <w:r>
                                    <w:t>0.2</w:t>
                                  </w:r>
                                </w:p>
                              </w:tc>
                            </w:tr>
                            <w:tr w:rsidR="005A3DFC" w14:paraId="0AE5398A" w14:textId="77777777" w:rsidTr="00732C75">
                              <w:trPr>
                                <w:jc w:val="center"/>
                              </w:trPr>
                              <w:tc>
                                <w:tcPr>
                                  <w:tcW w:w="1247" w:type="dxa"/>
                                  <w:vAlign w:val="center"/>
                                </w:tcPr>
                                <w:p w14:paraId="565B29CC" w14:textId="77777777" w:rsidR="005A3DFC" w:rsidRPr="000C7146" w:rsidRDefault="005A3DFC" w:rsidP="00732C75">
                                  <w:pPr>
                                    <w:pStyle w:val="NoSpacing"/>
                                    <w:jc w:val="left"/>
                                    <w:rPr>
                                      <w:rStyle w:val="Emphasis"/>
                                    </w:rPr>
                                  </w:pPr>
                                  <w:r w:rsidRPr="000C7146">
                                    <w:rPr>
                                      <w:rStyle w:val="Emphasis"/>
                                    </w:rPr>
                                    <w:t>Spremljeno</w:t>
                                  </w:r>
                                </w:p>
                              </w:tc>
                              <w:tc>
                                <w:tcPr>
                                  <w:tcW w:w="804" w:type="dxa"/>
                                  <w:vAlign w:val="center"/>
                                </w:tcPr>
                                <w:p w14:paraId="025F48DC" w14:textId="77777777" w:rsidR="005A3DFC" w:rsidRPr="00A358E5" w:rsidRDefault="005A3DFC" w:rsidP="00732C75">
                                  <w:pPr>
                                    <w:pStyle w:val="NoSpacing"/>
                                    <w:jc w:val="center"/>
                                  </w:pPr>
                                </w:p>
                              </w:tc>
                              <w:tc>
                                <w:tcPr>
                                  <w:tcW w:w="803" w:type="dxa"/>
                                  <w:vAlign w:val="center"/>
                                </w:tcPr>
                                <w:p w14:paraId="1C7AD9EB" w14:textId="77777777" w:rsidR="005A3DFC" w:rsidRPr="00A358E5" w:rsidRDefault="005A3DFC" w:rsidP="00732C75">
                                  <w:pPr>
                                    <w:pStyle w:val="NoSpacing"/>
                                    <w:jc w:val="center"/>
                                  </w:pPr>
                                </w:p>
                              </w:tc>
                              <w:tc>
                                <w:tcPr>
                                  <w:tcW w:w="812" w:type="dxa"/>
                                  <w:vAlign w:val="center"/>
                                </w:tcPr>
                                <w:p w14:paraId="3006D67B" w14:textId="77777777" w:rsidR="005A3DFC" w:rsidRPr="00A358E5" w:rsidRDefault="005A3DFC" w:rsidP="00732C75">
                                  <w:pPr>
                                    <w:pStyle w:val="NoSpacing"/>
                                    <w:jc w:val="center"/>
                                  </w:pPr>
                                </w:p>
                              </w:tc>
                              <w:tc>
                                <w:tcPr>
                                  <w:tcW w:w="804" w:type="dxa"/>
                                  <w:vAlign w:val="center"/>
                                </w:tcPr>
                                <w:p w14:paraId="115EE974" w14:textId="77777777" w:rsidR="005A3DFC" w:rsidRPr="00A358E5" w:rsidRDefault="005A3DFC" w:rsidP="00732C75">
                                  <w:pPr>
                                    <w:pStyle w:val="NoSpacing"/>
                                    <w:jc w:val="center"/>
                                  </w:pPr>
                                </w:p>
                              </w:tc>
                              <w:tc>
                                <w:tcPr>
                                  <w:tcW w:w="804" w:type="dxa"/>
                                  <w:vAlign w:val="center"/>
                                </w:tcPr>
                                <w:p w14:paraId="012EC689" w14:textId="77777777" w:rsidR="005A3DFC" w:rsidRPr="00A358E5" w:rsidRDefault="005A3DFC" w:rsidP="00732C75">
                                  <w:pPr>
                                    <w:pStyle w:val="NoSpacing"/>
                                    <w:jc w:val="center"/>
                                  </w:pPr>
                                </w:p>
                              </w:tc>
                              <w:tc>
                                <w:tcPr>
                                  <w:tcW w:w="804" w:type="dxa"/>
                                  <w:vAlign w:val="center"/>
                                </w:tcPr>
                                <w:p w14:paraId="7A831C81" w14:textId="77777777" w:rsidR="005A3DFC" w:rsidRPr="00A358E5" w:rsidRDefault="005A3DFC" w:rsidP="00732C75">
                                  <w:pPr>
                                    <w:pStyle w:val="NoSpacing"/>
                                    <w:jc w:val="center"/>
                                  </w:pPr>
                                </w:p>
                              </w:tc>
                              <w:tc>
                                <w:tcPr>
                                  <w:tcW w:w="812" w:type="dxa"/>
                                  <w:vAlign w:val="center"/>
                                </w:tcPr>
                                <w:p w14:paraId="12E97D8C" w14:textId="77777777" w:rsidR="005A3DFC" w:rsidRPr="00A358E5" w:rsidRDefault="005A3DFC" w:rsidP="00732C75">
                                  <w:pPr>
                                    <w:pStyle w:val="NoSpacing"/>
                                    <w:jc w:val="center"/>
                                  </w:pPr>
                                </w:p>
                              </w:tc>
                              <w:tc>
                                <w:tcPr>
                                  <w:tcW w:w="808" w:type="dxa"/>
                                  <w:vAlign w:val="center"/>
                                </w:tcPr>
                                <w:p w14:paraId="22822C78" w14:textId="77777777" w:rsidR="005A3DFC" w:rsidRPr="00A358E5" w:rsidRDefault="005A3DFC" w:rsidP="00732C75">
                                  <w:pPr>
                                    <w:pStyle w:val="NoSpacing"/>
                                    <w:jc w:val="center"/>
                                  </w:pPr>
                                </w:p>
                              </w:tc>
                              <w:tc>
                                <w:tcPr>
                                  <w:tcW w:w="804" w:type="dxa"/>
                                  <w:vAlign w:val="center"/>
                                </w:tcPr>
                                <w:p w14:paraId="76F0AB71" w14:textId="77777777" w:rsidR="005A3DFC" w:rsidRPr="00A358E5" w:rsidRDefault="005A3DFC" w:rsidP="00732C75">
                                  <w:pPr>
                                    <w:pStyle w:val="NoSpacing"/>
                                    <w:jc w:val="center"/>
                                  </w:pPr>
                                </w:p>
                              </w:tc>
                              <w:tc>
                                <w:tcPr>
                                  <w:tcW w:w="804" w:type="dxa"/>
                                  <w:vAlign w:val="center"/>
                                </w:tcPr>
                                <w:p w14:paraId="09EE0291" w14:textId="77777777" w:rsidR="005A3DFC" w:rsidRPr="00A358E5" w:rsidRDefault="005A3DFC" w:rsidP="00732C75">
                                  <w:pPr>
                                    <w:pStyle w:val="NoSpacing"/>
                                    <w:jc w:val="center"/>
                                  </w:pPr>
                                </w:p>
                              </w:tc>
                            </w:tr>
                            <w:tr w:rsidR="005A3DFC" w14:paraId="1F49583D" w14:textId="77777777" w:rsidTr="00732C75">
                              <w:trPr>
                                <w:jc w:val="center"/>
                              </w:trPr>
                              <w:tc>
                                <w:tcPr>
                                  <w:tcW w:w="1247" w:type="dxa"/>
                                  <w:vAlign w:val="center"/>
                                </w:tcPr>
                                <w:p w14:paraId="16DD13D7" w14:textId="77777777" w:rsidR="005A3DFC" w:rsidRPr="000C7146" w:rsidRDefault="005A3DFC" w:rsidP="00732C75">
                                  <w:pPr>
                                    <w:pStyle w:val="NoSpacing"/>
                                    <w:jc w:val="left"/>
                                    <w:rPr>
                                      <w:rStyle w:val="Emphasis"/>
                                    </w:rPr>
                                  </w:pPr>
                                  <w:r w:rsidRPr="000C7146">
                                    <w:rPr>
                                      <w:rStyle w:val="Emphasis"/>
                                    </w:rPr>
                                    <w:t>i16vdB</w:t>
                                  </w:r>
                                </w:p>
                              </w:tc>
                              <w:tc>
                                <w:tcPr>
                                  <w:tcW w:w="804" w:type="dxa"/>
                                  <w:vAlign w:val="center"/>
                                </w:tcPr>
                                <w:p w14:paraId="3A4ED521" w14:textId="77777777" w:rsidR="005A3DFC" w:rsidRPr="00A358E5" w:rsidRDefault="005A3DFC" w:rsidP="00732C75">
                                  <w:pPr>
                                    <w:pStyle w:val="NoSpacing"/>
                                    <w:jc w:val="center"/>
                                  </w:pPr>
                                  <w:r>
                                    <w:t>0.5</w:t>
                                  </w:r>
                                </w:p>
                              </w:tc>
                              <w:tc>
                                <w:tcPr>
                                  <w:tcW w:w="803" w:type="dxa"/>
                                  <w:vAlign w:val="center"/>
                                </w:tcPr>
                                <w:p w14:paraId="7D532B66" w14:textId="77777777" w:rsidR="005A3DFC" w:rsidRPr="00A358E5" w:rsidRDefault="005A3DFC" w:rsidP="00732C75">
                                  <w:pPr>
                                    <w:pStyle w:val="NoSpacing"/>
                                    <w:jc w:val="center"/>
                                  </w:pPr>
                                  <w:r>
                                    <w:t>0.2</w:t>
                                  </w:r>
                                </w:p>
                              </w:tc>
                              <w:tc>
                                <w:tcPr>
                                  <w:tcW w:w="812" w:type="dxa"/>
                                  <w:vAlign w:val="center"/>
                                </w:tcPr>
                                <w:p w14:paraId="7AB4F524" w14:textId="77777777" w:rsidR="005A3DFC" w:rsidRPr="00A358E5" w:rsidRDefault="005A3DFC" w:rsidP="00732C75">
                                  <w:pPr>
                                    <w:pStyle w:val="NoSpacing"/>
                                    <w:jc w:val="center"/>
                                  </w:pPr>
                                  <w:r>
                                    <w:t>0.875</w:t>
                                  </w:r>
                                </w:p>
                              </w:tc>
                              <w:tc>
                                <w:tcPr>
                                  <w:tcW w:w="804" w:type="dxa"/>
                                  <w:vAlign w:val="center"/>
                                </w:tcPr>
                                <w:p w14:paraId="0B2D677C" w14:textId="77777777" w:rsidR="005A3DFC" w:rsidRPr="00A358E5" w:rsidRDefault="005A3DFC" w:rsidP="00732C75">
                                  <w:pPr>
                                    <w:pStyle w:val="NoSpacing"/>
                                    <w:jc w:val="center"/>
                                  </w:pPr>
                                  <w:r>
                                    <w:t>0.2</w:t>
                                  </w:r>
                                </w:p>
                              </w:tc>
                              <w:tc>
                                <w:tcPr>
                                  <w:tcW w:w="804" w:type="dxa"/>
                                  <w:vAlign w:val="center"/>
                                </w:tcPr>
                                <w:p w14:paraId="67E7A7D5" w14:textId="77777777" w:rsidR="005A3DFC" w:rsidRPr="00A358E5" w:rsidRDefault="005A3DFC" w:rsidP="00732C75">
                                  <w:pPr>
                                    <w:pStyle w:val="NoSpacing"/>
                                    <w:jc w:val="center"/>
                                  </w:pPr>
                                  <w:r>
                                    <w:t>0.2</w:t>
                                  </w:r>
                                </w:p>
                              </w:tc>
                              <w:tc>
                                <w:tcPr>
                                  <w:tcW w:w="804" w:type="dxa"/>
                                  <w:vAlign w:val="center"/>
                                </w:tcPr>
                                <w:p w14:paraId="3D1E8187" w14:textId="77777777" w:rsidR="005A3DFC" w:rsidRPr="00A358E5" w:rsidRDefault="005A3DFC" w:rsidP="00732C75">
                                  <w:pPr>
                                    <w:pStyle w:val="NoSpacing"/>
                                    <w:jc w:val="center"/>
                                  </w:pPr>
                                  <w:r>
                                    <w:t>0.2</w:t>
                                  </w:r>
                                </w:p>
                              </w:tc>
                              <w:tc>
                                <w:tcPr>
                                  <w:tcW w:w="812" w:type="dxa"/>
                                  <w:vAlign w:val="center"/>
                                </w:tcPr>
                                <w:p w14:paraId="565BE824" w14:textId="77777777" w:rsidR="005A3DFC" w:rsidRPr="00A358E5" w:rsidRDefault="005A3DFC" w:rsidP="00732C75">
                                  <w:pPr>
                                    <w:pStyle w:val="NoSpacing"/>
                                    <w:jc w:val="center"/>
                                  </w:pPr>
                                  <w:r>
                                    <w:t>0.75</w:t>
                                  </w:r>
                                </w:p>
                              </w:tc>
                              <w:tc>
                                <w:tcPr>
                                  <w:tcW w:w="808" w:type="dxa"/>
                                  <w:vAlign w:val="center"/>
                                </w:tcPr>
                                <w:p w14:paraId="1EE58D97" w14:textId="77777777" w:rsidR="005A3DFC" w:rsidRPr="00A358E5" w:rsidRDefault="005A3DFC" w:rsidP="00732C75">
                                  <w:pPr>
                                    <w:pStyle w:val="NoSpacing"/>
                                    <w:jc w:val="center"/>
                                  </w:pPr>
                                  <w:r>
                                    <w:t>0.25</w:t>
                                  </w:r>
                                </w:p>
                              </w:tc>
                              <w:tc>
                                <w:tcPr>
                                  <w:tcW w:w="804" w:type="dxa"/>
                                  <w:vAlign w:val="center"/>
                                </w:tcPr>
                                <w:p w14:paraId="67758B88" w14:textId="77777777" w:rsidR="005A3DFC" w:rsidRPr="00A358E5" w:rsidRDefault="005A3DFC" w:rsidP="00732C75">
                                  <w:pPr>
                                    <w:pStyle w:val="NoSpacing"/>
                                    <w:jc w:val="center"/>
                                  </w:pPr>
                                  <w:r>
                                    <w:t>0.2</w:t>
                                  </w:r>
                                </w:p>
                              </w:tc>
                              <w:tc>
                                <w:tcPr>
                                  <w:tcW w:w="804" w:type="dxa"/>
                                  <w:vAlign w:val="center"/>
                                </w:tcPr>
                                <w:p w14:paraId="2376CAA8" w14:textId="77777777" w:rsidR="005A3DFC" w:rsidRPr="00A358E5" w:rsidRDefault="005A3DFC" w:rsidP="00732C75">
                                  <w:pPr>
                                    <w:pStyle w:val="NoSpacing"/>
                                    <w:jc w:val="center"/>
                                  </w:pPr>
                                  <w:r>
                                    <w:t>0.2</w:t>
                                  </w:r>
                                </w:p>
                              </w:tc>
                            </w:tr>
                            <w:tr w:rsidR="005A3DFC" w14:paraId="6EAF4719" w14:textId="77777777" w:rsidTr="00732C75">
                              <w:trPr>
                                <w:jc w:val="center"/>
                              </w:trPr>
                              <w:tc>
                                <w:tcPr>
                                  <w:tcW w:w="1247" w:type="dxa"/>
                                  <w:tcBorders>
                                    <w:bottom w:val="single" w:sz="12" w:space="0" w:color="auto"/>
                                  </w:tcBorders>
                                  <w:vAlign w:val="center"/>
                                </w:tcPr>
                                <w:p w14:paraId="5BCAE164" w14:textId="77777777" w:rsidR="005A3DFC" w:rsidRPr="000C7146" w:rsidRDefault="005A3DFC" w:rsidP="00732C75">
                                  <w:pPr>
                                    <w:pStyle w:val="NoSpacing"/>
                                    <w:jc w:val="left"/>
                                    <w:rPr>
                                      <w:rStyle w:val="Emphasis"/>
                                    </w:rPr>
                                  </w:pPr>
                                  <w:r w:rsidRPr="000C7146">
                                    <w:rPr>
                                      <w:rStyle w:val="Emphasis"/>
                                    </w:rPr>
                                    <w:t>Spremljeno</w:t>
                                  </w:r>
                                </w:p>
                              </w:tc>
                              <w:tc>
                                <w:tcPr>
                                  <w:tcW w:w="804" w:type="dxa"/>
                                  <w:tcBorders>
                                    <w:bottom w:val="single" w:sz="12" w:space="0" w:color="auto"/>
                                  </w:tcBorders>
                                  <w:vAlign w:val="center"/>
                                </w:tcPr>
                                <w:p w14:paraId="1135B33D" w14:textId="77777777" w:rsidR="005A3DFC" w:rsidRPr="00A358E5" w:rsidRDefault="005A3DFC" w:rsidP="00732C75">
                                  <w:pPr>
                                    <w:pStyle w:val="NoSpacing"/>
                                    <w:jc w:val="center"/>
                                  </w:pPr>
                                </w:p>
                              </w:tc>
                              <w:tc>
                                <w:tcPr>
                                  <w:tcW w:w="803" w:type="dxa"/>
                                  <w:tcBorders>
                                    <w:bottom w:val="single" w:sz="12" w:space="0" w:color="auto"/>
                                  </w:tcBorders>
                                  <w:vAlign w:val="center"/>
                                </w:tcPr>
                                <w:p w14:paraId="5429F2F1" w14:textId="77777777" w:rsidR="005A3DFC" w:rsidRPr="00A358E5" w:rsidRDefault="005A3DFC" w:rsidP="00732C75">
                                  <w:pPr>
                                    <w:pStyle w:val="NoSpacing"/>
                                    <w:jc w:val="center"/>
                                  </w:pPr>
                                </w:p>
                              </w:tc>
                              <w:tc>
                                <w:tcPr>
                                  <w:tcW w:w="812" w:type="dxa"/>
                                  <w:tcBorders>
                                    <w:bottom w:val="single" w:sz="12" w:space="0" w:color="auto"/>
                                  </w:tcBorders>
                                  <w:vAlign w:val="center"/>
                                </w:tcPr>
                                <w:p w14:paraId="6859E1D6" w14:textId="77777777" w:rsidR="005A3DFC" w:rsidRPr="00A358E5" w:rsidRDefault="005A3DFC" w:rsidP="00732C75">
                                  <w:pPr>
                                    <w:pStyle w:val="NoSpacing"/>
                                    <w:jc w:val="center"/>
                                  </w:pPr>
                                </w:p>
                              </w:tc>
                              <w:tc>
                                <w:tcPr>
                                  <w:tcW w:w="804" w:type="dxa"/>
                                  <w:tcBorders>
                                    <w:bottom w:val="single" w:sz="12" w:space="0" w:color="auto"/>
                                  </w:tcBorders>
                                  <w:vAlign w:val="center"/>
                                </w:tcPr>
                                <w:p w14:paraId="5B39CA39" w14:textId="77777777" w:rsidR="005A3DFC" w:rsidRPr="00A358E5" w:rsidRDefault="005A3DFC" w:rsidP="00732C75">
                                  <w:pPr>
                                    <w:pStyle w:val="NoSpacing"/>
                                    <w:jc w:val="center"/>
                                  </w:pPr>
                                </w:p>
                              </w:tc>
                              <w:tc>
                                <w:tcPr>
                                  <w:tcW w:w="804" w:type="dxa"/>
                                  <w:tcBorders>
                                    <w:bottom w:val="single" w:sz="12" w:space="0" w:color="auto"/>
                                  </w:tcBorders>
                                  <w:vAlign w:val="center"/>
                                </w:tcPr>
                                <w:p w14:paraId="530FD3BC" w14:textId="77777777" w:rsidR="005A3DFC" w:rsidRPr="00A358E5" w:rsidRDefault="005A3DFC" w:rsidP="00732C75">
                                  <w:pPr>
                                    <w:pStyle w:val="NoSpacing"/>
                                    <w:jc w:val="center"/>
                                  </w:pPr>
                                </w:p>
                              </w:tc>
                              <w:tc>
                                <w:tcPr>
                                  <w:tcW w:w="804" w:type="dxa"/>
                                  <w:tcBorders>
                                    <w:bottom w:val="single" w:sz="12" w:space="0" w:color="auto"/>
                                  </w:tcBorders>
                                  <w:vAlign w:val="center"/>
                                </w:tcPr>
                                <w:p w14:paraId="213AA3C6" w14:textId="77777777" w:rsidR="005A3DFC" w:rsidRPr="00A358E5" w:rsidRDefault="005A3DFC" w:rsidP="00732C75">
                                  <w:pPr>
                                    <w:pStyle w:val="NoSpacing"/>
                                    <w:jc w:val="center"/>
                                  </w:pPr>
                                </w:p>
                              </w:tc>
                              <w:tc>
                                <w:tcPr>
                                  <w:tcW w:w="812" w:type="dxa"/>
                                  <w:tcBorders>
                                    <w:bottom w:val="single" w:sz="12" w:space="0" w:color="auto"/>
                                  </w:tcBorders>
                                  <w:vAlign w:val="center"/>
                                </w:tcPr>
                                <w:p w14:paraId="61A9998D" w14:textId="77777777" w:rsidR="005A3DFC" w:rsidRPr="00A358E5" w:rsidRDefault="005A3DFC" w:rsidP="00732C75">
                                  <w:pPr>
                                    <w:pStyle w:val="NoSpacing"/>
                                    <w:jc w:val="center"/>
                                  </w:pPr>
                                </w:p>
                              </w:tc>
                              <w:tc>
                                <w:tcPr>
                                  <w:tcW w:w="808" w:type="dxa"/>
                                  <w:tcBorders>
                                    <w:bottom w:val="single" w:sz="12" w:space="0" w:color="auto"/>
                                  </w:tcBorders>
                                  <w:vAlign w:val="center"/>
                                </w:tcPr>
                                <w:p w14:paraId="4274A006" w14:textId="77777777" w:rsidR="005A3DFC" w:rsidRPr="00A358E5" w:rsidRDefault="005A3DFC" w:rsidP="00732C75">
                                  <w:pPr>
                                    <w:pStyle w:val="NoSpacing"/>
                                    <w:jc w:val="center"/>
                                  </w:pPr>
                                </w:p>
                              </w:tc>
                              <w:tc>
                                <w:tcPr>
                                  <w:tcW w:w="804" w:type="dxa"/>
                                  <w:tcBorders>
                                    <w:bottom w:val="single" w:sz="12" w:space="0" w:color="auto"/>
                                  </w:tcBorders>
                                  <w:vAlign w:val="center"/>
                                </w:tcPr>
                                <w:p w14:paraId="0F2BCBF1" w14:textId="77777777" w:rsidR="005A3DFC" w:rsidRPr="00A358E5" w:rsidRDefault="005A3DFC" w:rsidP="00732C75">
                                  <w:pPr>
                                    <w:pStyle w:val="NoSpacing"/>
                                    <w:jc w:val="center"/>
                                  </w:pPr>
                                </w:p>
                              </w:tc>
                              <w:tc>
                                <w:tcPr>
                                  <w:tcW w:w="804" w:type="dxa"/>
                                  <w:tcBorders>
                                    <w:bottom w:val="single" w:sz="12" w:space="0" w:color="auto"/>
                                  </w:tcBorders>
                                  <w:vAlign w:val="center"/>
                                </w:tcPr>
                                <w:p w14:paraId="1E3B9426" w14:textId="77777777" w:rsidR="005A3DFC" w:rsidRPr="00A358E5" w:rsidRDefault="005A3DFC" w:rsidP="00732C75">
                                  <w:pPr>
                                    <w:pStyle w:val="NoSpacing"/>
                                    <w:jc w:val="center"/>
                                  </w:pPr>
                                </w:p>
                              </w:tc>
                            </w:tr>
                          </w:tbl>
                          <w:p w14:paraId="5DB62E6E" w14:textId="77777777" w:rsidR="005A3DFC" w:rsidRDefault="005A3DFC" w:rsidP="005A3DFC"/>
                          <w:p w14:paraId="7FDEFD8E" w14:textId="77777777" w:rsidR="005A3DFC" w:rsidRPr="005A3DFC" w:rsidRDefault="005A3DFC" w:rsidP="005A3DFC">
                            <w:pPr>
                              <w:pStyle w:val="NoSpacing"/>
                            </w:pPr>
                          </w:p>
                          <w:p w14:paraId="1D96CD76" w14:textId="77777777" w:rsidR="005A3DFC" w:rsidRPr="005A3DFC" w:rsidRDefault="005A3DFC" w:rsidP="005A3DFC">
                            <w:pPr>
                              <w:pStyle w:val="NoSpacing"/>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F0697" id="Text Box 10" o:spid="_x0000_s1028" type="#_x0000_t202" style="position:absolute;left:0;text-align:left;margin-left:0;margin-top:0;width:467.5pt;height:84.75pt;z-index:251735040;visibility:visible;mso-wrap-style:square;mso-width-percent:0;mso-height-percent:0;mso-wrap-distance-left:9pt;mso-wrap-distance-top:3.6pt;mso-wrap-distance-right:9pt;mso-wrap-distance-bottom:3.6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" stroked="f">
                <v:textbox inset="0,0,0,0">
                  <w:txbxContent>
                    <w:p w14:paraId="570FAA7B" w14:textId="7381941A" w:rsidR="005A3DFC" w:rsidRDefault="005A3DFC" w:rsidP="005A3DFC">
                      <w:pPr>
                        <w:pStyle w:val="Caption"/>
                        <w:keepNext/>
                      </w:pPr>
                      <w:r>
                        <w:t xml:space="preserve">Tablica </w:t>
                      </w:r>
                      <w:bookmarkStart w:id="15" w:name="Tab_primjer_tablice"/>
                      <w:r>
                        <w:fldChar w:fldCharType="begin"/>
                      </w:r>
                      <w:r>
                        <w:instrText xml:space="preserve"> STYLEREF 1 \s </w:instrText>
                      </w:r>
                      <w:r>
                        <w:fldChar w:fldCharType="separate"/>
                      </w:r>
                      <w:r w:rsidR="00013502">
                        <w:rPr>
                          <w:noProof/>
                        </w:rPr>
                        <w:t>3</w:t>
                      </w:r>
                      <w:r>
                        <w:fldChar w:fldCharType="end"/>
                      </w:r>
                      <w:r>
                        <w:t>.</w:t>
                      </w:r>
                      <w:r w:rsidR="00E633E7">
                        <w:fldChar w:fldCharType="begin"/>
                      </w:r>
                      <w:r w:rsidR="00E633E7">
                        <w:instrText xml:space="preserve"> SEQ Tablica \* ARABIC \s 1 </w:instrText>
                      </w:r>
                      <w:r w:rsidR="00E633E7">
                        <w:fldChar w:fldCharType="separate"/>
                      </w:r>
                      <w:r w:rsidR="00013502">
                        <w:rPr>
                          <w:noProof/>
                        </w:rPr>
                        <w:t>1</w:t>
                      </w:r>
                      <w:r w:rsidR="00E633E7">
                        <w:rPr>
                          <w:noProof/>
                        </w:rPr>
                        <w:fldChar w:fldCharType="end"/>
                      </w:r>
                      <w:r>
                        <w:t>.</w:t>
                      </w:r>
                      <w:bookmarkEnd w:id="15"/>
                      <w:r>
                        <w:t xml:space="preserve"> Vektor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57" w:type="dxa"/>
                        </w:tblCellMar>
                        <w:tblLook w:val="04A0" w:firstRow="1" w:lastRow="0" w:firstColumn="1" w:lastColumn="0" w:noHBand="0" w:noVBand="1"/>
                      </w:tblPr>
                      <w:tblGrid>
                        <w:gridCol w:w="1247"/>
                        <w:gridCol w:w="804"/>
                        <w:gridCol w:w="803"/>
                        <w:gridCol w:w="812"/>
                        <w:gridCol w:w="804"/>
                        <w:gridCol w:w="804"/>
                        <w:gridCol w:w="804"/>
                        <w:gridCol w:w="812"/>
                        <w:gridCol w:w="808"/>
                        <w:gridCol w:w="804"/>
                        <w:gridCol w:w="804"/>
                      </w:tblGrid>
                      <w:tr w:rsidR="005A3DFC" w14:paraId="58ADFA19" w14:textId="77777777" w:rsidTr="00732C75">
                        <w:trPr>
                          <w:jc w:val="center"/>
                        </w:trPr>
                        <w:tc>
                          <w:tcPr>
                            <w:tcW w:w="1247" w:type="dxa"/>
                            <w:tcBorders>
                              <w:top w:val="single" w:sz="18" w:space="0" w:color="auto"/>
                              <w:bottom w:val="single" w:sz="12" w:space="0" w:color="auto"/>
                            </w:tcBorders>
                            <w:vAlign w:val="center"/>
                          </w:tcPr>
                          <w:p w14:paraId="31201F5C" w14:textId="77777777" w:rsidR="005A3DFC" w:rsidRPr="000C7146" w:rsidRDefault="005A3DFC" w:rsidP="00732C75">
                            <w:pPr>
                              <w:pStyle w:val="NoSpacing"/>
                              <w:jc w:val="left"/>
                              <w:rPr>
                                <w:rStyle w:val="Emphasis"/>
                              </w:rPr>
                            </w:pPr>
                            <w:r w:rsidRPr="000C7146">
                              <w:rPr>
                                <w:rStyle w:val="Emphasis"/>
                              </w:rPr>
                              <w:t>Element</w:t>
                            </w:r>
                          </w:p>
                        </w:tc>
                        <w:tc>
                          <w:tcPr>
                            <w:tcW w:w="804" w:type="dxa"/>
                            <w:tcBorders>
                              <w:top w:val="single" w:sz="18" w:space="0" w:color="auto"/>
                              <w:bottom w:val="single" w:sz="12" w:space="0" w:color="auto"/>
                            </w:tcBorders>
                            <w:vAlign w:val="center"/>
                          </w:tcPr>
                          <w:p w14:paraId="385FC764" w14:textId="77777777" w:rsidR="005A3DFC" w:rsidRPr="000C7146" w:rsidRDefault="005A3DFC" w:rsidP="00732C75">
                            <w:pPr>
                              <w:pStyle w:val="NoSpacing"/>
                              <w:jc w:val="center"/>
                              <w:rPr>
                                <w:rStyle w:val="Emphasis"/>
                              </w:rPr>
                            </w:pPr>
                            <w:r w:rsidRPr="000C7146">
                              <w:rPr>
                                <w:rStyle w:val="Emphasis"/>
                              </w:rPr>
                              <w:t>1</w:t>
                            </w:r>
                          </w:p>
                        </w:tc>
                        <w:tc>
                          <w:tcPr>
                            <w:tcW w:w="803" w:type="dxa"/>
                            <w:tcBorders>
                              <w:top w:val="single" w:sz="18" w:space="0" w:color="auto"/>
                              <w:bottom w:val="single" w:sz="12" w:space="0" w:color="auto"/>
                            </w:tcBorders>
                            <w:vAlign w:val="center"/>
                          </w:tcPr>
                          <w:p w14:paraId="4D711F4B" w14:textId="77777777" w:rsidR="005A3DFC" w:rsidRPr="000C7146" w:rsidRDefault="005A3DFC" w:rsidP="00732C75">
                            <w:pPr>
                              <w:pStyle w:val="NoSpacing"/>
                              <w:jc w:val="center"/>
                              <w:rPr>
                                <w:rStyle w:val="Emphasis"/>
                              </w:rPr>
                            </w:pPr>
                            <w:r w:rsidRPr="000C7146">
                              <w:rPr>
                                <w:rStyle w:val="Emphasis"/>
                              </w:rPr>
                              <w:t>2</w:t>
                            </w:r>
                          </w:p>
                        </w:tc>
                        <w:tc>
                          <w:tcPr>
                            <w:tcW w:w="812" w:type="dxa"/>
                            <w:tcBorders>
                              <w:top w:val="single" w:sz="18" w:space="0" w:color="auto"/>
                              <w:bottom w:val="single" w:sz="12" w:space="0" w:color="auto"/>
                            </w:tcBorders>
                            <w:vAlign w:val="center"/>
                          </w:tcPr>
                          <w:p w14:paraId="07CA6388" w14:textId="77777777" w:rsidR="005A3DFC" w:rsidRPr="000C7146" w:rsidRDefault="005A3DFC" w:rsidP="00732C75">
                            <w:pPr>
                              <w:pStyle w:val="NoSpacing"/>
                              <w:jc w:val="center"/>
                              <w:rPr>
                                <w:rStyle w:val="Emphasis"/>
                              </w:rPr>
                            </w:pPr>
                            <w:r w:rsidRPr="000C7146">
                              <w:rPr>
                                <w:rStyle w:val="Emphasis"/>
                              </w:rPr>
                              <w:t>3</w:t>
                            </w:r>
                          </w:p>
                        </w:tc>
                        <w:tc>
                          <w:tcPr>
                            <w:tcW w:w="804" w:type="dxa"/>
                            <w:tcBorders>
                              <w:top w:val="single" w:sz="18" w:space="0" w:color="auto"/>
                              <w:bottom w:val="single" w:sz="12" w:space="0" w:color="auto"/>
                            </w:tcBorders>
                            <w:vAlign w:val="center"/>
                          </w:tcPr>
                          <w:p w14:paraId="7A58FF5E" w14:textId="77777777" w:rsidR="005A3DFC" w:rsidRPr="000C7146" w:rsidRDefault="005A3DFC" w:rsidP="00732C75">
                            <w:pPr>
                              <w:pStyle w:val="NoSpacing"/>
                              <w:jc w:val="center"/>
                              <w:rPr>
                                <w:rStyle w:val="Emphasis"/>
                              </w:rPr>
                            </w:pPr>
                            <w:r w:rsidRPr="000C7146">
                              <w:rPr>
                                <w:rStyle w:val="Emphasis"/>
                              </w:rPr>
                              <w:t>4</w:t>
                            </w:r>
                          </w:p>
                        </w:tc>
                        <w:tc>
                          <w:tcPr>
                            <w:tcW w:w="804" w:type="dxa"/>
                            <w:tcBorders>
                              <w:top w:val="single" w:sz="18" w:space="0" w:color="auto"/>
                              <w:bottom w:val="single" w:sz="12" w:space="0" w:color="auto"/>
                            </w:tcBorders>
                            <w:vAlign w:val="center"/>
                          </w:tcPr>
                          <w:p w14:paraId="4349A45F" w14:textId="77777777" w:rsidR="005A3DFC" w:rsidRPr="000C7146" w:rsidRDefault="005A3DFC" w:rsidP="00732C75">
                            <w:pPr>
                              <w:pStyle w:val="NoSpacing"/>
                              <w:jc w:val="center"/>
                              <w:rPr>
                                <w:rStyle w:val="Emphasis"/>
                              </w:rPr>
                            </w:pPr>
                            <w:r w:rsidRPr="000C7146">
                              <w:rPr>
                                <w:rStyle w:val="Emphasis"/>
                              </w:rPr>
                              <w:t>5</w:t>
                            </w:r>
                          </w:p>
                        </w:tc>
                        <w:tc>
                          <w:tcPr>
                            <w:tcW w:w="804" w:type="dxa"/>
                            <w:tcBorders>
                              <w:top w:val="single" w:sz="18" w:space="0" w:color="auto"/>
                              <w:bottom w:val="single" w:sz="12" w:space="0" w:color="auto"/>
                            </w:tcBorders>
                            <w:vAlign w:val="center"/>
                          </w:tcPr>
                          <w:p w14:paraId="7B33A7A6" w14:textId="77777777" w:rsidR="005A3DFC" w:rsidRPr="000C7146" w:rsidRDefault="005A3DFC" w:rsidP="00732C75">
                            <w:pPr>
                              <w:pStyle w:val="NoSpacing"/>
                              <w:jc w:val="center"/>
                              <w:rPr>
                                <w:rStyle w:val="Emphasis"/>
                              </w:rPr>
                            </w:pPr>
                            <w:r w:rsidRPr="000C7146">
                              <w:rPr>
                                <w:rStyle w:val="Emphasis"/>
                              </w:rPr>
                              <w:t>6</w:t>
                            </w:r>
                          </w:p>
                        </w:tc>
                        <w:tc>
                          <w:tcPr>
                            <w:tcW w:w="812" w:type="dxa"/>
                            <w:tcBorders>
                              <w:top w:val="single" w:sz="18" w:space="0" w:color="auto"/>
                              <w:bottom w:val="single" w:sz="12" w:space="0" w:color="auto"/>
                            </w:tcBorders>
                            <w:vAlign w:val="center"/>
                          </w:tcPr>
                          <w:p w14:paraId="07B39507" w14:textId="77777777" w:rsidR="005A3DFC" w:rsidRPr="000C7146" w:rsidRDefault="005A3DFC" w:rsidP="00732C75">
                            <w:pPr>
                              <w:pStyle w:val="NoSpacing"/>
                              <w:jc w:val="center"/>
                              <w:rPr>
                                <w:rStyle w:val="Emphasis"/>
                              </w:rPr>
                            </w:pPr>
                            <w:r w:rsidRPr="000C7146">
                              <w:rPr>
                                <w:rStyle w:val="Emphasis"/>
                              </w:rPr>
                              <w:t>7</w:t>
                            </w:r>
                          </w:p>
                        </w:tc>
                        <w:tc>
                          <w:tcPr>
                            <w:tcW w:w="808" w:type="dxa"/>
                            <w:tcBorders>
                              <w:top w:val="single" w:sz="18" w:space="0" w:color="auto"/>
                              <w:bottom w:val="single" w:sz="12" w:space="0" w:color="auto"/>
                            </w:tcBorders>
                            <w:vAlign w:val="center"/>
                          </w:tcPr>
                          <w:p w14:paraId="0F68DBA1" w14:textId="77777777" w:rsidR="005A3DFC" w:rsidRPr="000C7146" w:rsidRDefault="005A3DFC" w:rsidP="00732C75">
                            <w:pPr>
                              <w:pStyle w:val="NoSpacing"/>
                              <w:jc w:val="center"/>
                              <w:rPr>
                                <w:rStyle w:val="Emphasis"/>
                              </w:rPr>
                            </w:pPr>
                            <w:r w:rsidRPr="000C7146">
                              <w:rPr>
                                <w:rStyle w:val="Emphasis"/>
                              </w:rPr>
                              <w:t>8</w:t>
                            </w:r>
                          </w:p>
                        </w:tc>
                        <w:tc>
                          <w:tcPr>
                            <w:tcW w:w="804" w:type="dxa"/>
                            <w:tcBorders>
                              <w:top w:val="single" w:sz="18" w:space="0" w:color="auto"/>
                              <w:bottom w:val="single" w:sz="12" w:space="0" w:color="auto"/>
                            </w:tcBorders>
                            <w:vAlign w:val="center"/>
                          </w:tcPr>
                          <w:p w14:paraId="44BE57CD" w14:textId="77777777" w:rsidR="005A3DFC" w:rsidRPr="000C7146" w:rsidRDefault="005A3DFC" w:rsidP="00732C75">
                            <w:pPr>
                              <w:pStyle w:val="NoSpacing"/>
                              <w:jc w:val="center"/>
                              <w:rPr>
                                <w:rStyle w:val="Emphasis"/>
                              </w:rPr>
                            </w:pPr>
                            <w:r w:rsidRPr="000C7146">
                              <w:rPr>
                                <w:rStyle w:val="Emphasis"/>
                              </w:rPr>
                              <w:t>9</w:t>
                            </w:r>
                          </w:p>
                        </w:tc>
                        <w:tc>
                          <w:tcPr>
                            <w:tcW w:w="804" w:type="dxa"/>
                            <w:tcBorders>
                              <w:top w:val="single" w:sz="18" w:space="0" w:color="auto"/>
                              <w:bottom w:val="single" w:sz="12" w:space="0" w:color="auto"/>
                            </w:tcBorders>
                            <w:vAlign w:val="center"/>
                          </w:tcPr>
                          <w:p w14:paraId="553B22AC" w14:textId="77777777" w:rsidR="005A3DFC" w:rsidRPr="000C7146" w:rsidRDefault="005A3DFC" w:rsidP="00732C75">
                            <w:pPr>
                              <w:pStyle w:val="NoSpacing"/>
                              <w:jc w:val="center"/>
                              <w:rPr>
                                <w:rStyle w:val="Emphasis"/>
                              </w:rPr>
                            </w:pPr>
                            <w:r w:rsidRPr="000C7146">
                              <w:rPr>
                                <w:rStyle w:val="Emphasis"/>
                              </w:rPr>
                              <w:t>10</w:t>
                            </w:r>
                          </w:p>
                        </w:tc>
                      </w:tr>
                      <w:tr w:rsidR="005A3DFC" w14:paraId="3577F768" w14:textId="77777777" w:rsidTr="00732C75">
                        <w:trPr>
                          <w:jc w:val="center"/>
                        </w:trPr>
                        <w:tc>
                          <w:tcPr>
                            <w:tcW w:w="1247" w:type="dxa"/>
                            <w:tcBorders>
                              <w:top w:val="single" w:sz="12" w:space="0" w:color="auto"/>
                            </w:tcBorders>
                            <w:vAlign w:val="center"/>
                          </w:tcPr>
                          <w:p w14:paraId="25607437" w14:textId="77777777" w:rsidR="005A3DFC" w:rsidRPr="000C7146" w:rsidRDefault="005A3DFC" w:rsidP="00732C75">
                            <w:pPr>
                              <w:pStyle w:val="NoSpacing"/>
                              <w:jc w:val="left"/>
                              <w:rPr>
                                <w:rStyle w:val="Emphasis"/>
                              </w:rPr>
                            </w:pPr>
                            <w:r w:rsidRPr="000C7146">
                              <w:rPr>
                                <w:rStyle w:val="Emphasis"/>
                              </w:rPr>
                              <w:t>i16vdA</w:t>
                            </w:r>
                          </w:p>
                        </w:tc>
                        <w:tc>
                          <w:tcPr>
                            <w:tcW w:w="804" w:type="dxa"/>
                            <w:tcBorders>
                              <w:top w:val="single" w:sz="12" w:space="0" w:color="auto"/>
                            </w:tcBorders>
                            <w:vAlign w:val="center"/>
                          </w:tcPr>
                          <w:p w14:paraId="00572160" w14:textId="77777777" w:rsidR="005A3DFC" w:rsidRPr="00A358E5" w:rsidRDefault="005A3DFC" w:rsidP="00732C75">
                            <w:pPr>
                              <w:pStyle w:val="NoSpacing"/>
                              <w:jc w:val="center"/>
                            </w:pPr>
                            <w:r w:rsidRPr="00A358E5">
                              <w:t>0.</w:t>
                            </w:r>
                            <w:r>
                              <w:t>2</w:t>
                            </w:r>
                          </w:p>
                        </w:tc>
                        <w:tc>
                          <w:tcPr>
                            <w:tcW w:w="803" w:type="dxa"/>
                            <w:tcBorders>
                              <w:top w:val="single" w:sz="12" w:space="0" w:color="auto"/>
                            </w:tcBorders>
                            <w:vAlign w:val="center"/>
                          </w:tcPr>
                          <w:p w14:paraId="29A8069D" w14:textId="77777777" w:rsidR="005A3DFC" w:rsidRPr="00A358E5" w:rsidRDefault="005A3DFC" w:rsidP="00732C75">
                            <w:pPr>
                              <w:pStyle w:val="NoSpacing"/>
                              <w:jc w:val="center"/>
                            </w:pPr>
                            <w:r>
                              <w:t>0.2</w:t>
                            </w:r>
                          </w:p>
                        </w:tc>
                        <w:tc>
                          <w:tcPr>
                            <w:tcW w:w="812" w:type="dxa"/>
                            <w:tcBorders>
                              <w:top w:val="single" w:sz="12" w:space="0" w:color="auto"/>
                            </w:tcBorders>
                            <w:vAlign w:val="center"/>
                          </w:tcPr>
                          <w:p w14:paraId="2E128B5B" w14:textId="77777777" w:rsidR="005A3DFC" w:rsidRPr="00A358E5" w:rsidRDefault="005A3DFC" w:rsidP="00732C75">
                            <w:pPr>
                              <w:pStyle w:val="NoSpacing"/>
                              <w:jc w:val="center"/>
                            </w:pPr>
                            <w:r>
                              <w:t>0.2</w:t>
                            </w:r>
                          </w:p>
                        </w:tc>
                        <w:tc>
                          <w:tcPr>
                            <w:tcW w:w="804" w:type="dxa"/>
                            <w:tcBorders>
                              <w:top w:val="single" w:sz="12" w:space="0" w:color="auto"/>
                            </w:tcBorders>
                            <w:vAlign w:val="center"/>
                          </w:tcPr>
                          <w:p w14:paraId="1878ED84" w14:textId="77777777" w:rsidR="005A3DFC" w:rsidRPr="00A358E5" w:rsidRDefault="005A3DFC" w:rsidP="00732C75">
                            <w:pPr>
                              <w:pStyle w:val="NoSpacing"/>
                              <w:jc w:val="center"/>
                            </w:pPr>
                            <w:r>
                              <w:t>0.5</w:t>
                            </w:r>
                          </w:p>
                        </w:tc>
                        <w:tc>
                          <w:tcPr>
                            <w:tcW w:w="804" w:type="dxa"/>
                            <w:tcBorders>
                              <w:top w:val="single" w:sz="12" w:space="0" w:color="auto"/>
                            </w:tcBorders>
                            <w:vAlign w:val="center"/>
                          </w:tcPr>
                          <w:p w14:paraId="723C910E" w14:textId="77777777" w:rsidR="005A3DFC" w:rsidRPr="00A358E5" w:rsidRDefault="005A3DFC" w:rsidP="00732C75">
                            <w:pPr>
                              <w:pStyle w:val="NoSpacing"/>
                              <w:jc w:val="center"/>
                            </w:pPr>
                            <w:r>
                              <w:t>0.2</w:t>
                            </w:r>
                          </w:p>
                        </w:tc>
                        <w:tc>
                          <w:tcPr>
                            <w:tcW w:w="804" w:type="dxa"/>
                            <w:tcBorders>
                              <w:top w:val="single" w:sz="12" w:space="0" w:color="auto"/>
                            </w:tcBorders>
                            <w:vAlign w:val="center"/>
                          </w:tcPr>
                          <w:p w14:paraId="1895B775" w14:textId="77777777" w:rsidR="005A3DFC" w:rsidRPr="00A358E5" w:rsidRDefault="005A3DFC" w:rsidP="00732C75">
                            <w:pPr>
                              <w:pStyle w:val="NoSpacing"/>
                              <w:jc w:val="center"/>
                            </w:pPr>
                            <w:r>
                              <w:t>0.2</w:t>
                            </w:r>
                          </w:p>
                        </w:tc>
                        <w:tc>
                          <w:tcPr>
                            <w:tcW w:w="812" w:type="dxa"/>
                            <w:tcBorders>
                              <w:top w:val="single" w:sz="12" w:space="0" w:color="auto"/>
                            </w:tcBorders>
                            <w:vAlign w:val="center"/>
                          </w:tcPr>
                          <w:p w14:paraId="42ABB03C" w14:textId="77777777" w:rsidR="005A3DFC" w:rsidRPr="00A358E5" w:rsidRDefault="005A3DFC" w:rsidP="00732C75">
                            <w:pPr>
                              <w:pStyle w:val="NoSpacing"/>
                              <w:jc w:val="center"/>
                            </w:pPr>
                            <w:r>
                              <w:t>0.375</w:t>
                            </w:r>
                          </w:p>
                        </w:tc>
                        <w:tc>
                          <w:tcPr>
                            <w:tcW w:w="808" w:type="dxa"/>
                            <w:tcBorders>
                              <w:top w:val="single" w:sz="12" w:space="0" w:color="auto"/>
                            </w:tcBorders>
                            <w:vAlign w:val="center"/>
                          </w:tcPr>
                          <w:p w14:paraId="4F94D87E" w14:textId="77777777" w:rsidR="005A3DFC" w:rsidRPr="00A358E5" w:rsidRDefault="005A3DFC" w:rsidP="00732C75">
                            <w:pPr>
                              <w:pStyle w:val="NoSpacing"/>
                              <w:jc w:val="center"/>
                            </w:pPr>
                            <w:r>
                              <w:t>0.25</w:t>
                            </w:r>
                          </w:p>
                        </w:tc>
                        <w:tc>
                          <w:tcPr>
                            <w:tcW w:w="804" w:type="dxa"/>
                            <w:tcBorders>
                              <w:top w:val="single" w:sz="12" w:space="0" w:color="auto"/>
                            </w:tcBorders>
                            <w:vAlign w:val="center"/>
                          </w:tcPr>
                          <w:p w14:paraId="1C424CCA" w14:textId="77777777" w:rsidR="005A3DFC" w:rsidRPr="00A358E5" w:rsidRDefault="005A3DFC" w:rsidP="00732C75">
                            <w:pPr>
                              <w:pStyle w:val="NoSpacing"/>
                              <w:jc w:val="center"/>
                            </w:pPr>
                            <w:r>
                              <w:t>0.2</w:t>
                            </w:r>
                          </w:p>
                        </w:tc>
                        <w:tc>
                          <w:tcPr>
                            <w:tcW w:w="804" w:type="dxa"/>
                            <w:tcBorders>
                              <w:top w:val="single" w:sz="12" w:space="0" w:color="auto"/>
                            </w:tcBorders>
                            <w:vAlign w:val="center"/>
                          </w:tcPr>
                          <w:p w14:paraId="3688B441" w14:textId="77777777" w:rsidR="005A3DFC" w:rsidRPr="00A358E5" w:rsidRDefault="005A3DFC" w:rsidP="00732C75">
                            <w:pPr>
                              <w:pStyle w:val="NoSpacing"/>
                              <w:jc w:val="center"/>
                            </w:pPr>
                            <w:r>
                              <w:t>0.2</w:t>
                            </w:r>
                          </w:p>
                        </w:tc>
                      </w:tr>
                      <w:tr w:rsidR="005A3DFC" w14:paraId="0AE5398A" w14:textId="77777777" w:rsidTr="00732C75">
                        <w:trPr>
                          <w:jc w:val="center"/>
                        </w:trPr>
                        <w:tc>
                          <w:tcPr>
                            <w:tcW w:w="1247" w:type="dxa"/>
                            <w:vAlign w:val="center"/>
                          </w:tcPr>
                          <w:p w14:paraId="565B29CC" w14:textId="77777777" w:rsidR="005A3DFC" w:rsidRPr="000C7146" w:rsidRDefault="005A3DFC" w:rsidP="00732C75">
                            <w:pPr>
                              <w:pStyle w:val="NoSpacing"/>
                              <w:jc w:val="left"/>
                              <w:rPr>
                                <w:rStyle w:val="Emphasis"/>
                              </w:rPr>
                            </w:pPr>
                            <w:r w:rsidRPr="000C7146">
                              <w:rPr>
                                <w:rStyle w:val="Emphasis"/>
                              </w:rPr>
                              <w:t>Spremljeno</w:t>
                            </w:r>
                          </w:p>
                        </w:tc>
                        <w:tc>
                          <w:tcPr>
                            <w:tcW w:w="804" w:type="dxa"/>
                            <w:vAlign w:val="center"/>
                          </w:tcPr>
                          <w:p w14:paraId="025F48DC" w14:textId="77777777" w:rsidR="005A3DFC" w:rsidRPr="00A358E5" w:rsidRDefault="005A3DFC" w:rsidP="00732C75">
                            <w:pPr>
                              <w:pStyle w:val="NoSpacing"/>
                              <w:jc w:val="center"/>
                            </w:pPr>
                          </w:p>
                        </w:tc>
                        <w:tc>
                          <w:tcPr>
                            <w:tcW w:w="803" w:type="dxa"/>
                            <w:vAlign w:val="center"/>
                          </w:tcPr>
                          <w:p w14:paraId="1C7AD9EB" w14:textId="77777777" w:rsidR="005A3DFC" w:rsidRPr="00A358E5" w:rsidRDefault="005A3DFC" w:rsidP="00732C75">
                            <w:pPr>
                              <w:pStyle w:val="NoSpacing"/>
                              <w:jc w:val="center"/>
                            </w:pPr>
                          </w:p>
                        </w:tc>
                        <w:tc>
                          <w:tcPr>
                            <w:tcW w:w="812" w:type="dxa"/>
                            <w:vAlign w:val="center"/>
                          </w:tcPr>
                          <w:p w14:paraId="3006D67B" w14:textId="77777777" w:rsidR="005A3DFC" w:rsidRPr="00A358E5" w:rsidRDefault="005A3DFC" w:rsidP="00732C75">
                            <w:pPr>
                              <w:pStyle w:val="NoSpacing"/>
                              <w:jc w:val="center"/>
                            </w:pPr>
                          </w:p>
                        </w:tc>
                        <w:tc>
                          <w:tcPr>
                            <w:tcW w:w="804" w:type="dxa"/>
                            <w:vAlign w:val="center"/>
                          </w:tcPr>
                          <w:p w14:paraId="115EE974" w14:textId="77777777" w:rsidR="005A3DFC" w:rsidRPr="00A358E5" w:rsidRDefault="005A3DFC" w:rsidP="00732C75">
                            <w:pPr>
                              <w:pStyle w:val="NoSpacing"/>
                              <w:jc w:val="center"/>
                            </w:pPr>
                          </w:p>
                        </w:tc>
                        <w:tc>
                          <w:tcPr>
                            <w:tcW w:w="804" w:type="dxa"/>
                            <w:vAlign w:val="center"/>
                          </w:tcPr>
                          <w:p w14:paraId="012EC689" w14:textId="77777777" w:rsidR="005A3DFC" w:rsidRPr="00A358E5" w:rsidRDefault="005A3DFC" w:rsidP="00732C75">
                            <w:pPr>
                              <w:pStyle w:val="NoSpacing"/>
                              <w:jc w:val="center"/>
                            </w:pPr>
                          </w:p>
                        </w:tc>
                        <w:tc>
                          <w:tcPr>
                            <w:tcW w:w="804" w:type="dxa"/>
                            <w:vAlign w:val="center"/>
                          </w:tcPr>
                          <w:p w14:paraId="7A831C81" w14:textId="77777777" w:rsidR="005A3DFC" w:rsidRPr="00A358E5" w:rsidRDefault="005A3DFC" w:rsidP="00732C75">
                            <w:pPr>
                              <w:pStyle w:val="NoSpacing"/>
                              <w:jc w:val="center"/>
                            </w:pPr>
                          </w:p>
                        </w:tc>
                        <w:tc>
                          <w:tcPr>
                            <w:tcW w:w="812" w:type="dxa"/>
                            <w:vAlign w:val="center"/>
                          </w:tcPr>
                          <w:p w14:paraId="12E97D8C" w14:textId="77777777" w:rsidR="005A3DFC" w:rsidRPr="00A358E5" w:rsidRDefault="005A3DFC" w:rsidP="00732C75">
                            <w:pPr>
                              <w:pStyle w:val="NoSpacing"/>
                              <w:jc w:val="center"/>
                            </w:pPr>
                          </w:p>
                        </w:tc>
                        <w:tc>
                          <w:tcPr>
                            <w:tcW w:w="808" w:type="dxa"/>
                            <w:vAlign w:val="center"/>
                          </w:tcPr>
                          <w:p w14:paraId="22822C78" w14:textId="77777777" w:rsidR="005A3DFC" w:rsidRPr="00A358E5" w:rsidRDefault="005A3DFC" w:rsidP="00732C75">
                            <w:pPr>
                              <w:pStyle w:val="NoSpacing"/>
                              <w:jc w:val="center"/>
                            </w:pPr>
                          </w:p>
                        </w:tc>
                        <w:tc>
                          <w:tcPr>
                            <w:tcW w:w="804" w:type="dxa"/>
                            <w:vAlign w:val="center"/>
                          </w:tcPr>
                          <w:p w14:paraId="76F0AB71" w14:textId="77777777" w:rsidR="005A3DFC" w:rsidRPr="00A358E5" w:rsidRDefault="005A3DFC" w:rsidP="00732C75">
                            <w:pPr>
                              <w:pStyle w:val="NoSpacing"/>
                              <w:jc w:val="center"/>
                            </w:pPr>
                          </w:p>
                        </w:tc>
                        <w:tc>
                          <w:tcPr>
                            <w:tcW w:w="804" w:type="dxa"/>
                            <w:vAlign w:val="center"/>
                          </w:tcPr>
                          <w:p w14:paraId="09EE0291" w14:textId="77777777" w:rsidR="005A3DFC" w:rsidRPr="00A358E5" w:rsidRDefault="005A3DFC" w:rsidP="00732C75">
                            <w:pPr>
                              <w:pStyle w:val="NoSpacing"/>
                              <w:jc w:val="center"/>
                            </w:pPr>
                          </w:p>
                        </w:tc>
                      </w:tr>
                      <w:tr w:rsidR="005A3DFC" w14:paraId="1F49583D" w14:textId="77777777" w:rsidTr="00732C75">
                        <w:trPr>
                          <w:jc w:val="center"/>
                        </w:trPr>
                        <w:tc>
                          <w:tcPr>
                            <w:tcW w:w="1247" w:type="dxa"/>
                            <w:vAlign w:val="center"/>
                          </w:tcPr>
                          <w:p w14:paraId="16DD13D7" w14:textId="77777777" w:rsidR="005A3DFC" w:rsidRPr="000C7146" w:rsidRDefault="005A3DFC" w:rsidP="00732C75">
                            <w:pPr>
                              <w:pStyle w:val="NoSpacing"/>
                              <w:jc w:val="left"/>
                              <w:rPr>
                                <w:rStyle w:val="Emphasis"/>
                              </w:rPr>
                            </w:pPr>
                            <w:r w:rsidRPr="000C7146">
                              <w:rPr>
                                <w:rStyle w:val="Emphasis"/>
                              </w:rPr>
                              <w:t>i16vdB</w:t>
                            </w:r>
                          </w:p>
                        </w:tc>
                        <w:tc>
                          <w:tcPr>
                            <w:tcW w:w="804" w:type="dxa"/>
                            <w:vAlign w:val="center"/>
                          </w:tcPr>
                          <w:p w14:paraId="3A4ED521" w14:textId="77777777" w:rsidR="005A3DFC" w:rsidRPr="00A358E5" w:rsidRDefault="005A3DFC" w:rsidP="00732C75">
                            <w:pPr>
                              <w:pStyle w:val="NoSpacing"/>
                              <w:jc w:val="center"/>
                            </w:pPr>
                            <w:r>
                              <w:t>0.5</w:t>
                            </w:r>
                          </w:p>
                        </w:tc>
                        <w:tc>
                          <w:tcPr>
                            <w:tcW w:w="803" w:type="dxa"/>
                            <w:vAlign w:val="center"/>
                          </w:tcPr>
                          <w:p w14:paraId="7D532B66" w14:textId="77777777" w:rsidR="005A3DFC" w:rsidRPr="00A358E5" w:rsidRDefault="005A3DFC" w:rsidP="00732C75">
                            <w:pPr>
                              <w:pStyle w:val="NoSpacing"/>
                              <w:jc w:val="center"/>
                            </w:pPr>
                            <w:r>
                              <w:t>0.2</w:t>
                            </w:r>
                          </w:p>
                        </w:tc>
                        <w:tc>
                          <w:tcPr>
                            <w:tcW w:w="812" w:type="dxa"/>
                            <w:vAlign w:val="center"/>
                          </w:tcPr>
                          <w:p w14:paraId="7AB4F524" w14:textId="77777777" w:rsidR="005A3DFC" w:rsidRPr="00A358E5" w:rsidRDefault="005A3DFC" w:rsidP="00732C75">
                            <w:pPr>
                              <w:pStyle w:val="NoSpacing"/>
                              <w:jc w:val="center"/>
                            </w:pPr>
                            <w:r>
                              <w:t>0.875</w:t>
                            </w:r>
                          </w:p>
                        </w:tc>
                        <w:tc>
                          <w:tcPr>
                            <w:tcW w:w="804" w:type="dxa"/>
                            <w:vAlign w:val="center"/>
                          </w:tcPr>
                          <w:p w14:paraId="0B2D677C" w14:textId="77777777" w:rsidR="005A3DFC" w:rsidRPr="00A358E5" w:rsidRDefault="005A3DFC" w:rsidP="00732C75">
                            <w:pPr>
                              <w:pStyle w:val="NoSpacing"/>
                              <w:jc w:val="center"/>
                            </w:pPr>
                            <w:r>
                              <w:t>0.2</w:t>
                            </w:r>
                          </w:p>
                        </w:tc>
                        <w:tc>
                          <w:tcPr>
                            <w:tcW w:w="804" w:type="dxa"/>
                            <w:vAlign w:val="center"/>
                          </w:tcPr>
                          <w:p w14:paraId="67E7A7D5" w14:textId="77777777" w:rsidR="005A3DFC" w:rsidRPr="00A358E5" w:rsidRDefault="005A3DFC" w:rsidP="00732C75">
                            <w:pPr>
                              <w:pStyle w:val="NoSpacing"/>
                              <w:jc w:val="center"/>
                            </w:pPr>
                            <w:r>
                              <w:t>0.2</w:t>
                            </w:r>
                          </w:p>
                        </w:tc>
                        <w:tc>
                          <w:tcPr>
                            <w:tcW w:w="804" w:type="dxa"/>
                            <w:vAlign w:val="center"/>
                          </w:tcPr>
                          <w:p w14:paraId="3D1E8187" w14:textId="77777777" w:rsidR="005A3DFC" w:rsidRPr="00A358E5" w:rsidRDefault="005A3DFC" w:rsidP="00732C75">
                            <w:pPr>
                              <w:pStyle w:val="NoSpacing"/>
                              <w:jc w:val="center"/>
                            </w:pPr>
                            <w:r>
                              <w:t>0.2</w:t>
                            </w:r>
                          </w:p>
                        </w:tc>
                        <w:tc>
                          <w:tcPr>
                            <w:tcW w:w="812" w:type="dxa"/>
                            <w:vAlign w:val="center"/>
                          </w:tcPr>
                          <w:p w14:paraId="565BE824" w14:textId="77777777" w:rsidR="005A3DFC" w:rsidRPr="00A358E5" w:rsidRDefault="005A3DFC" w:rsidP="00732C75">
                            <w:pPr>
                              <w:pStyle w:val="NoSpacing"/>
                              <w:jc w:val="center"/>
                            </w:pPr>
                            <w:r>
                              <w:t>0.75</w:t>
                            </w:r>
                          </w:p>
                        </w:tc>
                        <w:tc>
                          <w:tcPr>
                            <w:tcW w:w="808" w:type="dxa"/>
                            <w:vAlign w:val="center"/>
                          </w:tcPr>
                          <w:p w14:paraId="1EE58D97" w14:textId="77777777" w:rsidR="005A3DFC" w:rsidRPr="00A358E5" w:rsidRDefault="005A3DFC" w:rsidP="00732C75">
                            <w:pPr>
                              <w:pStyle w:val="NoSpacing"/>
                              <w:jc w:val="center"/>
                            </w:pPr>
                            <w:r>
                              <w:t>0.25</w:t>
                            </w:r>
                          </w:p>
                        </w:tc>
                        <w:tc>
                          <w:tcPr>
                            <w:tcW w:w="804" w:type="dxa"/>
                            <w:vAlign w:val="center"/>
                          </w:tcPr>
                          <w:p w14:paraId="67758B88" w14:textId="77777777" w:rsidR="005A3DFC" w:rsidRPr="00A358E5" w:rsidRDefault="005A3DFC" w:rsidP="00732C75">
                            <w:pPr>
                              <w:pStyle w:val="NoSpacing"/>
                              <w:jc w:val="center"/>
                            </w:pPr>
                            <w:r>
                              <w:t>0.2</w:t>
                            </w:r>
                          </w:p>
                        </w:tc>
                        <w:tc>
                          <w:tcPr>
                            <w:tcW w:w="804" w:type="dxa"/>
                            <w:vAlign w:val="center"/>
                          </w:tcPr>
                          <w:p w14:paraId="2376CAA8" w14:textId="77777777" w:rsidR="005A3DFC" w:rsidRPr="00A358E5" w:rsidRDefault="005A3DFC" w:rsidP="00732C75">
                            <w:pPr>
                              <w:pStyle w:val="NoSpacing"/>
                              <w:jc w:val="center"/>
                            </w:pPr>
                            <w:r>
                              <w:t>0.2</w:t>
                            </w:r>
                          </w:p>
                        </w:tc>
                      </w:tr>
                      <w:tr w:rsidR="005A3DFC" w14:paraId="6EAF4719" w14:textId="77777777" w:rsidTr="00732C75">
                        <w:trPr>
                          <w:jc w:val="center"/>
                        </w:trPr>
                        <w:tc>
                          <w:tcPr>
                            <w:tcW w:w="1247" w:type="dxa"/>
                            <w:tcBorders>
                              <w:bottom w:val="single" w:sz="12" w:space="0" w:color="auto"/>
                            </w:tcBorders>
                            <w:vAlign w:val="center"/>
                          </w:tcPr>
                          <w:p w14:paraId="5BCAE164" w14:textId="77777777" w:rsidR="005A3DFC" w:rsidRPr="000C7146" w:rsidRDefault="005A3DFC" w:rsidP="00732C75">
                            <w:pPr>
                              <w:pStyle w:val="NoSpacing"/>
                              <w:jc w:val="left"/>
                              <w:rPr>
                                <w:rStyle w:val="Emphasis"/>
                              </w:rPr>
                            </w:pPr>
                            <w:r w:rsidRPr="000C7146">
                              <w:rPr>
                                <w:rStyle w:val="Emphasis"/>
                              </w:rPr>
                              <w:t>Spremljeno</w:t>
                            </w:r>
                          </w:p>
                        </w:tc>
                        <w:tc>
                          <w:tcPr>
                            <w:tcW w:w="804" w:type="dxa"/>
                            <w:tcBorders>
                              <w:bottom w:val="single" w:sz="12" w:space="0" w:color="auto"/>
                            </w:tcBorders>
                            <w:vAlign w:val="center"/>
                          </w:tcPr>
                          <w:p w14:paraId="1135B33D" w14:textId="77777777" w:rsidR="005A3DFC" w:rsidRPr="00A358E5" w:rsidRDefault="005A3DFC" w:rsidP="00732C75">
                            <w:pPr>
                              <w:pStyle w:val="NoSpacing"/>
                              <w:jc w:val="center"/>
                            </w:pPr>
                          </w:p>
                        </w:tc>
                        <w:tc>
                          <w:tcPr>
                            <w:tcW w:w="803" w:type="dxa"/>
                            <w:tcBorders>
                              <w:bottom w:val="single" w:sz="12" w:space="0" w:color="auto"/>
                            </w:tcBorders>
                            <w:vAlign w:val="center"/>
                          </w:tcPr>
                          <w:p w14:paraId="5429F2F1" w14:textId="77777777" w:rsidR="005A3DFC" w:rsidRPr="00A358E5" w:rsidRDefault="005A3DFC" w:rsidP="00732C75">
                            <w:pPr>
                              <w:pStyle w:val="NoSpacing"/>
                              <w:jc w:val="center"/>
                            </w:pPr>
                          </w:p>
                        </w:tc>
                        <w:tc>
                          <w:tcPr>
                            <w:tcW w:w="812" w:type="dxa"/>
                            <w:tcBorders>
                              <w:bottom w:val="single" w:sz="12" w:space="0" w:color="auto"/>
                            </w:tcBorders>
                            <w:vAlign w:val="center"/>
                          </w:tcPr>
                          <w:p w14:paraId="6859E1D6" w14:textId="77777777" w:rsidR="005A3DFC" w:rsidRPr="00A358E5" w:rsidRDefault="005A3DFC" w:rsidP="00732C75">
                            <w:pPr>
                              <w:pStyle w:val="NoSpacing"/>
                              <w:jc w:val="center"/>
                            </w:pPr>
                          </w:p>
                        </w:tc>
                        <w:tc>
                          <w:tcPr>
                            <w:tcW w:w="804" w:type="dxa"/>
                            <w:tcBorders>
                              <w:bottom w:val="single" w:sz="12" w:space="0" w:color="auto"/>
                            </w:tcBorders>
                            <w:vAlign w:val="center"/>
                          </w:tcPr>
                          <w:p w14:paraId="5B39CA39" w14:textId="77777777" w:rsidR="005A3DFC" w:rsidRPr="00A358E5" w:rsidRDefault="005A3DFC" w:rsidP="00732C75">
                            <w:pPr>
                              <w:pStyle w:val="NoSpacing"/>
                              <w:jc w:val="center"/>
                            </w:pPr>
                          </w:p>
                        </w:tc>
                        <w:tc>
                          <w:tcPr>
                            <w:tcW w:w="804" w:type="dxa"/>
                            <w:tcBorders>
                              <w:bottom w:val="single" w:sz="12" w:space="0" w:color="auto"/>
                            </w:tcBorders>
                            <w:vAlign w:val="center"/>
                          </w:tcPr>
                          <w:p w14:paraId="530FD3BC" w14:textId="77777777" w:rsidR="005A3DFC" w:rsidRPr="00A358E5" w:rsidRDefault="005A3DFC" w:rsidP="00732C75">
                            <w:pPr>
                              <w:pStyle w:val="NoSpacing"/>
                              <w:jc w:val="center"/>
                            </w:pPr>
                          </w:p>
                        </w:tc>
                        <w:tc>
                          <w:tcPr>
                            <w:tcW w:w="804" w:type="dxa"/>
                            <w:tcBorders>
                              <w:bottom w:val="single" w:sz="12" w:space="0" w:color="auto"/>
                            </w:tcBorders>
                            <w:vAlign w:val="center"/>
                          </w:tcPr>
                          <w:p w14:paraId="213AA3C6" w14:textId="77777777" w:rsidR="005A3DFC" w:rsidRPr="00A358E5" w:rsidRDefault="005A3DFC" w:rsidP="00732C75">
                            <w:pPr>
                              <w:pStyle w:val="NoSpacing"/>
                              <w:jc w:val="center"/>
                            </w:pPr>
                          </w:p>
                        </w:tc>
                        <w:tc>
                          <w:tcPr>
                            <w:tcW w:w="812" w:type="dxa"/>
                            <w:tcBorders>
                              <w:bottom w:val="single" w:sz="12" w:space="0" w:color="auto"/>
                            </w:tcBorders>
                            <w:vAlign w:val="center"/>
                          </w:tcPr>
                          <w:p w14:paraId="61A9998D" w14:textId="77777777" w:rsidR="005A3DFC" w:rsidRPr="00A358E5" w:rsidRDefault="005A3DFC" w:rsidP="00732C75">
                            <w:pPr>
                              <w:pStyle w:val="NoSpacing"/>
                              <w:jc w:val="center"/>
                            </w:pPr>
                          </w:p>
                        </w:tc>
                        <w:tc>
                          <w:tcPr>
                            <w:tcW w:w="808" w:type="dxa"/>
                            <w:tcBorders>
                              <w:bottom w:val="single" w:sz="12" w:space="0" w:color="auto"/>
                            </w:tcBorders>
                            <w:vAlign w:val="center"/>
                          </w:tcPr>
                          <w:p w14:paraId="4274A006" w14:textId="77777777" w:rsidR="005A3DFC" w:rsidRPr="00A358E5" w:rsidRDefault="005A3DFC" w:rsidP="00732C75">
                            <w:pPr>
                              <w:pStyle w:val="NoSpacing"/>
                              <w:jc w:val="center"/>
                            </w:pPr>
                          </w:p>
                        </w:tc>
                        <w:tc>
                          <w:tcPr>
                            <w:tcW w:w="804" w:type="dxa"/>
                            <w:tcBorders>
                              <w:bottom w:val="single" w:sz="12" w:space="0" w:color="auto"/>
                            </w:tcBorders>
                            <w:vAlign w:val="center"/>
                          </w:tcPr>
                          <w:p w14:paraId="0F2BCBF1" w14:textId="77777777" w:rsidR="005A3DFC" w:rsidRPr="00A358E5" w:rsidRDefault="005A3DFC" w:rsidP="00732C75">
                            <w:pPr>
                              <w:pStyle w:val="NoSpacing"/>
                              <w:jc w:val="center"/>
                            </w:pPr>
                          </w:p>
                        </w:tc>
                        <w:tc>
                          <w:tcPr>
                            <w:tcW w:w="804" w:type="dxa"/>
                            <w:tcBorders>
                              <w:bottom w:val="single" w:sz="12" w:space="0" w:color="auto"/>
                            </w:tcBorders>
                            <w:vAlign w:val="center"/>
                          </w:tcPr>
                          <w:p w14:paraId="1E3B9426" w14:textId="77777777" w:rsidR="005A3DFC" w:rsidRPr="00A358E5" w:rsidRDefault="005A3DFC" w:rsidP="00732C75">
                            <w:pPr>
                              <w:pStyle w:val="NoSpacing"/>
                              <w:jc w:val="center"/>
                            </w:pPr>
                          </w:p>
                        </w:tc>
                      </w:tr>
                    </w:tbl>
                    <w:p w14:paraId="5DB62E6E" w14:textId="77777777" w:rsidR="005A3DFC" w:rsidRDefault="005A3DFC" w:rsidP="005A3DFC"/>
                    <w:p w14:paraId="7FDEFD8E" w14:textId="77777777" w:rsidR="005A3DFC" w:rsidRPr="005A3DFC" w:rsidRDefault="005A3DFC" w:rsidP="005A3DFC">
                      <w:pPr>
                        <w:pStyle w:val="NoSpacing"/>
                      </w:pPr>
                    </w:p>
                    <w:p w14:paraId="1D96CD76" w14:textId="77777777" w:rsidR="005A3DFC" w:rsidRPr="005A3DFC" w:rsidRDefault="005A3DFC" w:rsidP="005A3DFC">
                      <w:pPr>
                        <w:pStyle w:val="NoSpacing"/>
                      </w:pPr>
                    </w:p>
                  </w:txbxContent>
                </v:textbox>
                <w10:wrap type="square" anchorx="margin" anchory="margin"/>
              </v:shape>
            </w:pict>
          </mc:Fallback>
        </mc:AlternateContent>
      </w:r>
      <w:r w:rsidR="005B4201">
        <w:t xml:space="preserve">Primjer tablice prikazan je u tablici </w:t>
      </w:r>
      <w:r w:rsidR="005B4201">
        <w:fldChar w:fldCharType="begin"/>
      </w:r>
      <w:r w:rsidR="005B4201">
        <w:instrText xml:space="preserve"> REF Tab_primjer_tablice \h </w:instrText>
      </w:r>
      <w:r w:rsidR="005B4201">
        <w:fldChar w:fldCharType="separate"/>
      </w:r>
      <w:r w:rsidR="00013502">
        <w:rPr>
          <w:noProof/>
        </w:rPr>
        <w:t>3</w:t>
      </w:r>
      <w:r w:rsidR="00013502">
        <w:t>.</w:t>
      </w:r>
      <w:r w:rsidR="00013502">
        <w:rPr>
          <w:noProof/>
        </w:rPr>
        <w:t>1</w:t>
      </w:r>
      <w:r w:rsidR="00013502">
        <w:t>.</w:t>
      </w:r>
      <w:r w:rsidR="005B4201">
        <w:fldChar w:fldCharType="end"/>
      </w:r>
    </w:p>
    <w:p w14:paraId="141F3BFA" w14:textId="05AB761E" w:rsidR="00CD6A61" w:rsidRDefault="00431A85" w:rsidP="00CE4BDD">
      <w:pPr>
        <w:pStyle w:val="Heading1"/>
      </w:pPr>
      <w:bookmarkStart w:id="16" w:name="_Toc46137645"/>
      <w:r>
        <w:t>REFERENCIRANJE LITERATURE</w:t>
      </w:r>
      <w:bookmarkEnd w:id="16"/>
    </w:p>
    <w:p w14:paraId="0D4CA271" w14:textId="47527438" w:rsidR="00CD6A61" w:rsidRDefault="00585172" w:rsidP="00AF338D">
      <w:r>
        <w:rPr>
          <w:noProof/>
          <w:lang w:val="en-US"/>
        </w:rPr>
        <mc:AlternateContent>
          <mc:Choice Requires="wps">
            <w:drawing>
              <wp:anchor distT="45720" distB="45720" distL="114300" distR="114300" simplePos="0" relativeHeight="251737088" behindDoc="0" locked="0" layoutInCell="1" allowOverlap="1" wp14:anchorId="218540B4" wp14:editId="476AB759">
                <wp:simplePos x="0" y="0"/>
                <wp:positionH relativeFrom="margin">
                  <wp:align>center</wp:align>
                </wp:positionH>
                <wp:positionV relativeFrom="margin">
                  <wp:align>bottom</wp:align>
                </wp:positionV>
                <wp:extent cx="5905500" cy="478155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4781550"/>
                        </a:xfrm>
                        <a:prstGeom prst="rect">
                          <a:avLst/>
                        </a:prstGeom>
                        <a:solidFill>
                          <a:srgbClr val="FFFFFF"/>
                        </a:solidFill>
                        <a:ln w="9525">
                          <a:noFill/>
                          <a:miter lim="800000"/>
                          <a:headEnd/>
                          <a:tailEnd/>
                        </a:ln>
                      </wps:spPr>
                      <wps:txbx>
                        <w:txbxContent>
                          <w:p w14:paraId="38C81281" w14:textId="3E96433B" w:rsidR="00A831FB" w:rsidRDefault="00A831FB" w:rsidP="00585172">
                            <w:pPr>
                              <w:jc w:val="center"/>
                            </w:pPr>
                            <w:r>
                              <w:rPr>
                                <w:noProof/>
                              </w:rPr>
                              <w:drawing>
                                <wp:inline distT="0" distB="0" distL="0" distR="0" wp14:anchorId="259E1696" wp14:editId="658F7A4F">
                                  <wp:extent cx="4493740" cy="2000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12473" cy="2008588"/>
                                          </a:xfrm>
                                          <a:prstGeom prst="rect">
                                            <a:avLst/>
                                          </a:prstGeom>
                                        </pic:spPr>
                                      </pic:pic>
                                    </a:graphicData>
                                  </a:graphic>
                                </wp:inline>
                              </w:drawing>
                            </w:r>
                          </w:p>
                          <w:p w14:paraId="6E7AB0E8" w14:textId="319FF77D" w:rsidR="00A831FB" w:rsidRPr="00AF338D" w:rsidRDefault="00A831FB" w:rsidP="00A831FB">
                            <w:pPr>
                              <w:pStyle w:val="Caption"/>
                            </w:pPr>
                            <w:r>
                              <w:t xml:space="preserve">Sl. </w:t>
                            </w:r>
                            <w:bookmarkStart w:id="17" w:name="Fig_upute"/>
                            <w:r>
                              <w:fldChar w:fldCharType="begin"/>
                            </w:r>
                            <w:r>
                              <w:instrText xml:space="preserve"> STYLEREF 1 \s </w:instrText>
                            </w:r>
                            <w:r>
                              <w:fldChar w:fldCharType="separate"/>
                            </w:r>
                            <w:r w:rsidR="00013502">
                              <w:rPr>
                                <w:noProof/>
                              </w:rPr>
                              <w:t>4</w:t>
                            </w:r>
                            <w:r>
                              <w:fldChar w:fldCharType="end"/>
                            </w:r>
                            <w:r>
                              <w:t>.</w:t>
                            </w:r>
                            <w:r w:rsidR="00E633E7">
                              <w:fldChar w:fldCharType="begin"/>
                            </w:r>
                            <w:r w:rsidR="00E633E7">
                              <w:instrText xml:space="preserve"> SEQ Sl. \* ARABIC \s 1 </w:instrText>
                            </w:r>
                            <w:r w:rsidR="00E633E7">
                              <w:fldChar w:fldCharType="separate"/>
                            </w:r>
                            <w:r w:rsidR="00013502">
                              <w:rPr>
                                <w:noProof/>
                              </w:rPr>
                              <w:t>1</w:t>
                            </w:r>
                            <w:r w:rsidR="00E633E7">
                              <w:rPr>
                                <w:noProof/>
                              </w:rPr>
                              <w:fldChar w:fldCharType="end"/>
                            </w:r>
                            <w:r>
                              <w:t>.</w:t>
                            </w:r>
                            <w:bookmarkEnd w:id="17"/>
                            <w:r w:rsidRPr="00AF338D">
                              <w:t xml:space="preserve"> </w:t>
                            </w:r>
                            <w:r>
                              <w:t>Upute za pisanje diplomskog i završnog rada</w:t>
                            </w:r>
                            <w:r w:rsidR="00667914">
                              <w:t xml:space="preserve"> na MAK sustavu</w:t>
                            </w:r>
                            <w:r w:rsidRPr="00AF338D">
                              <w:t>.</w:t>
                            </w:r>
                          </w:p>
                          <w:p w14:paraId="33B37E84" w14:textId="2B03170A" w:rsidR="00905824" w:rsidRDefault="00905824" w:rsidP="00585172">
                            <w:pPr>
                              <w:jc w:val="center"/>
                            </w:pPr>
                            <w:r>
                              <w:rPr>
                                <w:noProof/>
                              </w:rPr>
                              <w:drawing>
                                <wp:inline distT="0" distB="0" distL="0" distR="0" wp14:anchorId="3097AF14" wp14:editId="7117C155">
                                  <wp:extent cx="4800600" cy="1938052"/>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25066" cy="1947929"/>
                                          </a:xfrm>
                                          <a:prstGeom prst="rect">
                                            <a:avLst/>
                                          </a:prstGeom>
                                        </pic:spPr>
                                      </pic:pic>
                                    </a:graphicData>
                                  </a:graphic>
                                </wp:inline>
                              </w:drawing>
                            </w:r>
                          </w:p>
                          <w:p w14:paraId="453F97E8" w14:textId="5C6A65F9" w:rsidR="00905824" w:rsidRPr="00AF338D" w:rsidRDefault="00905824" w:rsidP="00585172">
                            <w:pPr>
                              <w:pStyle w:val="Caption"/>
                            </w:pPr>
                            <w:r>
                              <w:t xml:space="preserve">Sl. </w:t>
                            </w:r>
                            <w:bookmarkStart w:id="18" w:name="Fig_rokovi"/>
                            <w:r>
                              <w:fldChar w:fldCharType="begin"/>
                            </w:r>
                            <w:r>
                              <w:instrText xml:space="preserve"> STYLEREF 1 \s </w:instrText>
                            </w:r>
                            <w:r>
                              <w:fldChar w:fldCharType="separate"/>
                            </w:r>
                            <w:r w:rsidR="00013502">
                              <w:rPr>
                                <w:noProof/>
                              </w:rPr>
                              <w:t>4</w:t>
                            </w:r>
                            <w:r>
                              <w:fldChar w:fldCharType="end"/>
                            </w:r>
                            <w:r>
                              <w:t>.</w:t>
                            </w:r>
                            <w:r w:rsidR="00E633E7">
                              <w:fldChar w:fldCharType="begin"/>
                            </w:r>
                            <w:r w:rsidR="00E633E7">
                              <w:instrText xml:space="preserve"> SEQ Sl. \* ARABIC \s 1 </w:instrText>
                            </w:r>
                            <w:r w:rsidR="00E633E7">
                              <w:fldChar w:fldCharType="separate"/>
                            </w:r>
                            <w:r w:rsidR="00013502">
                              <w:rPr>
                                <w:noProof/>
                              </w:rPr>
                              <w:t>2</w:t>
                            </w:r>
                            <w:r w:rsidR="00E633E7">
                              <w:rPr>
                                <w:noProof/>
                              </w:rPr>
                              <w:fldChar w:fldCharType="end"/>
                            </w:r>
                            <w:r>
                              <w:t>.</w:t>
                            </w:r>
                            <w:bookmarkEnd w:id="18"/>
                            <w:r w:rsidRPr="00AF338D">
                              <w:t xml:space="preserve"> </w:t>
                            </w:r>
                            <w:r w:rsidR="00667914">
                              <w:t>Rokovi za predaju rada s MAK sustava</w:t>
                            </w:r>
                            <w:r w:rsidRPr="00AF338D">
                              <w: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18540B4" id="_x0000_s1029" type="#_x0000_t202" style="position:absolute;left:0;text-align:left;margin-left:0;margin-top:0;width:465pt;height:376.5pt;z-index:251737088;visibility:visible;mso-wrap-style:square;mso-width-percent:0;mso-height-percent:0;mso-wrap-distance-left:9pt;mso-wrap-distance-top:3.6pt;mso-wrap-distance-right:9pt;mso-wrap-distance-bottom:3.6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" stroked="f">
                <v:textbox inset="0,0,0,0">
                  <w:txbxContent>
                    <w:p w14:paraId="38C81281" w14:textId="3E96433B" w:rsidR="00A831FB" w:rsidRDefault="00A831FB" w:rsidP="00585172">
                      <w:pPr>
                        <w:jc w:val="center"/>
                      </w:pPr>
                      <w:r>
                        <w:rPr>
                          <w:noProof/>
                        </w:rPr>
                        <w:drawing>
                          <wp:inline distT="0" distB="0" distL="0" distR="0" wp14:anchorId="259E1696" wp14:editId="658F7A4F">
                            <wp:extent cx="4493740" cy="2000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12473" cy="2008588"/>
                                    </a:xfrm>
                                    <a:prstGeom prst="rect">
                                      <a:avLst/>
                                    </a:prstGeom>
                                  </pic:spPr>
                                </pic:pic>
                              </a:graphicData>
                            </a:graphic>
                          </wp:inline>
                        </w:drawing>
                      </w:r>
                    </w:p>
                    <w:p w14:paraId="6E7AB0E8" w14:textId="319FF77D" w:rsidR="00A831FB" w:rsidRPr="00AF338D" w:rsidRDefault="00A831FB" w:rsidP="00A831FB">
                      <w:pPr>
                        <w:pStyle w:val="Caption"/>
                      </w:pPr>
                      <w:r>
                        <w:t xml:space="preserve">Sl. </w:t>
                      </w:r>
                      <w:bookmarkStart w:id="19" w:name="Fig_upute"/>
                      <w:r>
                        <w:fldChar w:fldCharType="begin"/>
                      </w:r>
                      <w:r>
                        <w:instrText xml:space="preserve"> STYLEREF 1 \s </w:instrText>
                      </w:r>
                      <w:r>
                        <w:fldChar w:fldCharType="separate"/>
                      </w:r>
                      <w:r w:rsidR="00013502">
                        <w:rPr>
                          <w:noProof/>
                        </w:rPr>
                        <w:t>4</w:t>
                      </w:r>
                      <w:r>
                        <w:fldChar w:fldCharType="end"/>
                      </w:r>
                      <w:r>
                        <w:t>.</w:t>
                      </w:r>
                      <w:r w:rsidR="00E633E7">
                        <w:fldChar w:fldCharType="begin"/>
                      </w:r>
                      <w:r w:rsidR="00E633E7">
                        <w:instrText xml:space="preserve"> SEQ Sl. \* ARABIC \s 1 </w:instrText>
                      </w:r>
                      <w:r w:rsidR="00E633E7">
                        <w:fldChar w:fldCharType="separate"/>
                      </w:r>
                      <w:r w:rsidR="00013502">
                        <w:rPr>
                          <w:noProof/>
                        </w:rPr>
                        <w:t>1</w:t>
                      </w:r>
                      <w:r w:rsidR="00E633E7">
                        <w:rPr>
                          <w:noProof/>
                        </w:rPr>
                        <w:fldChar w:fldCharType="end"/>
                      </w:r>
                      <w:r>
                        <w:t>.</w:t>
                      </w:r>
                      <w:bookmarkEnd w:id="19"/>
                      <w:r w:rsidRPr="00AF338D">
                        <w:t xml:space="preserve"> </w:t>
                      </w:r>
                      <w:r>
                        <w:t>Upute za pisanje diplomskog i završnog rada</w:t>
                      </w:r>
                      <w:r w:rsidR="00667914">
                        <w:t xml:space="preserve"> na MAK sustavu</w:t>
                      </w:r>
                      <w:r w:rsidRPr="00AF338D">
                        <w:t>.</w:t>
                      </w:r>
                    </w:p>
                    <w:p w14:paraId="33B37E84" w14:textId="2B03170A" w:rsidR="00905824" w:rsidRDefault="00905824" w:rsidP="00585172">
                      <w:pPr>
                        <w:jc w:val="center"/>
                      </w:pPr>
                      <w:r>
                        <w:rPr>
                          <w:noProof/>
                        </w:rPr>
                        <w:drawing>
                          <wp:inline distT="0" distB="0" distL="0" distR="0" wp14:anchorId="3097AF14" wp14:editId="7117C155">
                            <wp:extent cx="4800600" cy="1938052"/>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25066" cy="1947929"/>
                                    </a:xfrm>
                                    <a:prstGeom prst="rect">
                                      <a:avLst/>
                                    </a:prstGeom>
                                  </pic:spPr>
                                </pic:pic>
                              </a:graphicData>
                            </a:graphic>
                          </wp:inline>
                        </w:drawing>
                      </w:r>
                    </w:p>
                    <w:p w14:paraId="453F97E8" w14:textId="5C6A65F9" w:rsidR="00905824" w:rsidRPr="00AF338D" w:rsidRDefault="00905824" w:rsidP="00585172">
                      <w:pPr>
                        <w:pStyle w:val="Caption"/>
                      </w:pPr>
                      <w:r>
                        <w:t xml:space="preserve">Sl. </w:t>
                      </w:r>
                      <w:bookmarkStart w:id="20" w:name="Fig_rokovi"/>
                      <w:r>
                        <w:fldChar w:fldCharType="begin"/>
                      </w:r>
                      <w:r>
                        <w:instrText xml:space="preserve"> STYLEREF 1 \s </w:instrText>
                      </w:r>
                      <w:r>
                        <w:fldChar w:fldCharType="separate"/>
                      </w:r>
                      <w:r w:rsidR="00013502">
                        <w:rPr>
                          <w:noProof/>
                        </w:rPr>
                        <w:t>4</w:t>
                      </w:r>
                      <w:r>
                        <w:fldChar w:fldCharType="end"/>
                      </w:r>
                      <w:r>
                        <w:t>.</w:t>
                      </w:r>
                      <w:r w:rsidR="00E633E7">
                        <w:fldChar w:fldCharType="begin"/>
                      </w:r>
                      <w:r w:rsidR="00E633E7">
                        <w:instrText xml:space="preserve"> SEQ Sl. \* ARABIC \s 1 </w:instrText>
                      </w:r>
                      <w:r w:rsidR="00E633E7">
                        <w:fldChar w:fldCharType="separate"/>
                      </w:r>
                      <w:r w:rsidR="00013502">
                        <w:rPr>
                          <w:noProof/>
                        </w:rPr>
                        <w:t>2</w:t>
                      </w:r>
                      <w:r w:rsidR="00E633E7">
                        <w:rPr>
                          <w:noProof/>
                        </w:rPr>
                        <w:fldChar w:fldCharType="end"/>
                      </w:r>
                      <w:r>
                        <w:t>.</w:t>
                      </w:r>
                      <w:bookmarkEnd w:id="20"/>
                      <w:r w:rsidRPr="00AF338D">
                        <w:t xml:space="preserve"> </w:t>
                      </w:r>
                      <w:r w:rsidR="00667914">
                        <w:t>Rokovi za predaju rada s MAK sustava</w:t>
                      </w:r>
                      <w:r w:rsidRPr="00AF338D">
                        <w:t>.</w:t>
                      </w:r>
                    </w:p>
                  </w:txbxContent>
                </v:textbox>
                <w10:wrap type="square" anchorx="margin" anchory="margin"/>
              </v:shape>
            </w:pict>
          </mc:Fallback>
        </mc:AlternateContent>
      </w:r>
      <w:r w:rsidR="00CD6A61">
        <w:t>Svu korištenu literaturu potrebno je referencirati u tekstu. Literatura se referencira u uglatim zagradama (IEEE stil referenciranja literature). Literaturu je moguće referencirati koristeći ugrađene mogućnosti word-a (</w:t>
      </w:r>
      <w:proofErr w:type="spellStart"/>
      <w:r w:rsidR="00CD6A61" w:rsidRPr="00CD6A61">
        <w:rPr>
          <w:rStyle w:val="Emphasis"/>
        </w:rPr>
        <w:t>References</w:t>
      </w:r>
      <w:proofErr w:type="spellEnd"/>
      <w:r w:rsidR="00CD6A61">
        <w:t xml:space="preserve"> </w:t>
      </w:r>
      <w:r w:rsidR="00CD6A61" w:rsidRPr="006829DA">
        <w:rPr>
          <w:rStyle w:val="Emphasis"/>
        </w:rPr>
        <w:t>→</w:t>
      </w:r>
      <w:r w:rsidR="00CD6A61">
        <w:rPr>
          <w:rStyle w:val="Emphasis"/>
        </w:rPr>
        <w:t xml:space="preserve"> </w:t>
      </w:r>
      <w:proofErr w:type="spellStart"/>
      <w:r w:rsidR="00CD6A61">
        <w:rPr>
          <w:rStyle w:val="Emphasis"/>
        </w:rPr>
        <w:t>Citations</w:t>
      </w:r>
      <w:proofErr w:type="spellEnd"/>
      <w:r w:rsidR="00CD6A61">
        <w:rPr>
          <w:rStyle w:val="Emphasis"/>
        </w:rPr>
        <w:t xml:space="preserve"> &amp; </w:t>
      </w:r>
      <w:proofErr w:type="spellStart"/>
      <w:r w:rsidR="00CD6A61">
        <w:rPr>
          <w:rStyle w:val="Emphasis"/>
        </w:rPr>
        <w:t>Bibliography</w:t>
      </w:r>
      <w:proofErr w:type="spellEnd"/>
      <w:r w:rsidR="00CD6A61" w:rsidRPr="00CD6A61">
        <w:t>)</w:t>
      </w:r>
      <w:r w:rsidR="00CD6A61">
        <w:t>. Također</w:t>
      </w:r>
      <w:r w:rsidR="0048143B">
        <w:t>,</w:t>
      </w:r>
      <w:r w:rsidR="00CD6A61">
        <w:t xml:space="preserve"> moguće </w:t>
      </w:r>
      <w:r w:rsidR="0048143B">
        <w:t xml:space="preserve">je </w:t>
      </w:r>
      <w:r w:rsidR="00CD6A61">
        <w:t xml:space="preserve">referencirati literaturu koristeći </w:t>
      </w:r>
      <w:proofErr w:type="spellStart"/>
      <w:r w:rsidR="00985F7C">
        <w:t>Zotero</w:t>
      </w:r>
      <w:proofErr w:type="spellEnd"/>
      <w:r w:rsidR="00985F7C">
        <w:t xml:space="preserve"> alat što je </w:t>
      </w:r>
      <w:r w:rsidR="00985F7C" w:rsidRPr="00985F7C">
        <w:rPr>
          <w:rStyle w:val="IntenseEmphasis"/>
        </w:rPr>
        <w:t>preporuka</w:t>
      </w:r>
      <w:r w:rsidR="00CD6A61">
        <w:t xml:space="preserve">. </w:t>
      </w:r>
      <w:r w:rsidR="00985F7C">
        <w:t xml:space="preserve">Alat je moguće pronaći na stranici </w:t>
      </w:r>
      <w:hyperlink r:id="rId12" w:history="1">
        <w:r w:rsidR="00A831FB" w:rsidRPr="00F8477B">
          <w:rPr>
            <w:rStyle w:val="Hyperlink"/>
          </w:rPr>
          <w:t>https://www.zotero.org/download/</w:t>
        </w:r>
      </w:hyperlink>
      <w:r w:rsidR="00CD6A61">
        <w:t>.</w:t>
      </w:r>
      <w:r w:rsidR="00A831FB">
        <w:t xml:space="preserve"> Primjer literature dodane sa </w:t>
      </w:r>
      <w:proofErr w:type="spellStart"/>
      <w:r w:rsidR="00A831FB">
        <w:t>Zoterom</w:t>
      </w:r>
      <w:proofErr w:type="spellEnd"/>
      <w:r w:rsidR="00A831FB">
        <w:t xml:space="preserve"> </w:t>
      </w:r>
      <w:r w:rsidR="00A831FB">
        <w:fldChar w:fldCharType="begin"/>
      </w:r>
      <w:r w:rsidR="00713F30">
        <w:instrText xml:space="preserve"> ADDIN ZOTERO_ITEM CSL_CITATION {"citationID":"a878crs0qr","properties":{"formattedCitation":"[1]","plainCitation":"[1]","noteIndex":0},"citationItems":[{"id":1,"uris":["http://zotero.org/users/local/g00bGed4/items/FWZD25UM"],"uri":["http://zotero.org/users/local/g00bGed4/items/FWZD25UM"],"itemData":{"id":1,"type":"article-journal","abstract":"In this paper we propose a novel real-time Biscuit Tile Segmentation (BTS) method for images from ceramic tile production line. BTS method is based on signal change detection and contour tracing with a main goal of separating tile pixels from background in images captured on the production line. Usually, human operators are visually inspecting and classifying produced ceramic tiles. Computer vision and image processing techniques can automate visual inspection process if they fulfill real-time requirements. Important step in this process is a real-time tile pixels segmentation. BTS method is implemented for parallel execution on a GPU device to satisfy the real-time constraints of tile production line. BTS method outperforms 2D threshold-based methods, 1D edge detection methods and contour-based methods. Proposed BTS method is in use in the biscuit tile production line.","container-title":"ISA Transactions","DOI":"10.1016/j.isatra.2018.03.015","ISSN":"0019-0578","journalAbbreviation":"ISA Transactions","language":"en","page":"246-254","source":"ScienceDirect","title":"Real-time biscuit tile image segmentation method based on edge detection","volume":"76","author":[{"family":"Matić","given":"Tomislav"},{"family":"Aleksi","given":"Ivan"},{"family":"Hocenski","given":"Željko"},{"family":"Kraus","given":"Dieter"}],"issued":{"date-parts":[["2018",5,1]]}}}],"schema":"https://github.com/citation-style-language/schema/raw/master/csl-citation.json"} </w:instrText>
      </w:r>
      <w:r w:rsidR="00A831FB">
        <w:fldChar w:fldCharType="separate"/>
      </w:r>
      <w:r w:rsidR="00713F30" w:rsidRPr="00713F30">
        <w:rPr>
          <w:szCs w:val="24"/>
        </w:rPr>
        <w:t>[1]</w:t>
      </w:r>
      <w:r w:rsidR="00A831FB">
        <w:fldChar w:fldCharType="end"/>
      </w:r>
      <w:r w:rsidR="00A831FB">
        <w:t>.</w:t>
      </w:r>
    </w:p>
    <w:p w14:paraId="50007A81" w14:textId="60E9BD7B" w:rsidR="001D440D" w:rsidRDefault="00A831FB" w:rsidP="00AF338D">
      <w:r>
        <w:t xml:space="preserve">Sve ostale upute za pisanje diplomskog/završnog rada možete pronaći pod </w:t>
      </w:r>
      <w:r w:rsidR="00A85944" w:rsidRPr="00A85944">
        <w:rPr>
          <w:rStyle w:val="Emphasis"/>
        </w:rPr>
        <w:t>D</w:t>
      </w:r>
      <w:r w:rsidRPr="00A85944">
        <w:rPr>
          <w:rStyle w:val="Emphasis"/>
        </w:rPr>
        <w:t>okumenti</w:t>
      </w:r>
      <w:r>
        <w:t xml:space="preserve"> na</w:t>
      </w:r>
      <w:r w:rsidR="00A85944">
        <w:t xml:space="preserve"> naslovnoj stranici</w:t>
      </w:r>
      <w:r>
        <w:t xml:space="preserve"> MAK sustav</w:t>
      </w:r>
      <w:r w:rsidR="00A85944">
        <w:t>a</w:t>
      </w:r>
      <w:r>
        <w:t xml:space="preserve">, vidi sliku </w:t>
      </w:r>
      <w:r>
        <w:fldChar w:fldCharType="begin"/>
      </w:r>
      <w:r>
        <w:instrText xml:space="preserve"> REF Fig_upute \h </w:instrText>
      </w:r>
      <w:r>
        <w:fldChar w:fldCharType="separate"/>
      </w:r>
      <w:r w:rsidR="00013502">
        <w:rPr>
          <w:noProof/>
        </w:rPr>
        <w:t>4</w:t>
      </w:r>
      <w:r w:rsidR="00013502">
        <w:t>.</w:t>
      </w:r>
      <w:r w:rsidR="00013502">
        <w:rPr>
          <w:noProof/>
        </w:rPr>
        <w:t>1</w:t>
      </w:r>
      <w:r w:rsidR="00013502">
        <w:t>.</w:t>
      </w:r>
      <w:r>
        <w:fldChar w:fldCharType="end"/>
      </w:r>
      <w:r w:rsidR="001D440D">
        <w:br w:type="page"/>
      </w:r>
    </w:p>
    <w:p w14:paraId="3D687C35" w14:textId="3CBEE362" w:rsidR="00B6621C" w:rsidRPr="00713F30" w:rsidRDefault="00431A85" w:rsidP="00CE4BDD">
      <w:pPr>
        <w:pStyle w:val="Heading4"/>
      </w:pPr>
      <w:bookmarkStart w:id="21" w:name="_Toc46137646"/>
      <w:r w:rsidRPr="00713F30">
        <w:lastRenderedPageBreak/>
        <w:t>LITERATURA</w:t>
      </w:r>
      <w:bookmarkEnd w:id="21"/>
    </w:p>
    <w:p w14:paraId="739B6571" w14:textId="77777777" w:rsidR="00713F30" w:rsidRPr="00713F30" w:rsidRDefault="00713F30" w:rsidP="00713F30">
      <w:pPr>
        <w:pStyle w:val="Bibliography"/>
      </w:pPr>
      <w:r>
        <w:fldChar w:fldCharType="begin"/>
      </w:r>
      <w:r>
        <w:instrText xml:space="preserve"> ADDIN ZOTERO_BIBL {"uncited":[],"omitted":[],"custom":[]} CSL_BIBLIOGRAPHY </w:instrText>
      </w:r>
      <w:r>
        <w:fldChar w:fldCharType="separate"/>
      </w:r>
      <w:r w:rsidRPr="00713F30">
        <w:t>[1]</w:t>
      </w:r>
      <w:r w:rsidRPr="00713F30">
        <w:tab/>
        <w:t xml:space="preserve">T. Matić, I. Aleksi, Ž. Hocenski, i D. Kraus, „Real-time biscuit tile image segmentation method based on edge detection“, </w:t>
      </w:r>
      <w:r w:rsidRPr="00713F30">
        <w:rPr>
          <w:i/>
          <w:iCs/>
        </w:rPr>
        <w:t>ISA Trans.</w:t>
      </w:r>
      <w:r w:rsidRPr="00713F30">
        <w:t>, sv. 76, str. 246–254, svi. 2018, doi: 10.1016/j.isatra.2018.03.015.</w:t>
      </w:r>
    </w:p>
    <w:p w14:paraId="007B97B9" w14:textId="1BF64CA8" w:rsidR="00DD2641" w:rsidRDefault="00713F30" w:rsidP="00AF338D">
      <w:r>
        <w:fldChar w:fldCharType="end"/>
      </w:r>
    </w:p>
    <w:p w14:paraId="52E78739" w14:textId="77777777" w:rsidR="00DD2641" w:rsidRDefault="00DD2641">
      <w:pPr>
        <w:spacing w:line="259" w:lineRule="auto"/>
        <w:jc w:val="left"/>
      </w:pPr>
      <w:r>
        <w:br w:type="page"/>
      </w:r>
    </w:p>
    <w:p w14:paraId="5DA19C4E" w14:textId="1BA20306" w:rsidR="001B30C3" w:rsidRDefault="00DD2641" w:rsidP="00DD2641">
      <w:pPr>
        <w:pStyle w:val="Heading4"/>
      </w:pPr>
      <w:bookmarkStart w:id="22" w:name="_Toc46137647"/>
      <w:r>
        <w:lastRenderedPageBreak/>
        <w:t>ŽIVOTOPIS</w:t>
      </w:r>
      <w:bookmarkEnd w:id="22"/>
    </w:p>
    <w:p w14:paraId="315AC20A" w14:textId="03BE2CE3" w:rsidR="00DD2641" w:rsidRDefault="00DD2641" w:rsidP="00DD2641">
      <w:r>
        <w:t>Autor ovog predloška</w:t>
      </w:r>
      <w:r w:rsidR="009618EE">
        <w:t>,</w:t>
      </w:r>
      <w:r>
        <w:t xml:space="preserve"> doc. dr. sc. Tomislav Matić</w:t>
      </w:r>
      <w:r w:rsidR="009618EE">
        <w:t>,</w:t>
      </w:r>
      <w:r>
        <w:t xml:space="preserve"> je dugogodišnji djelatnik na </w:t>
      </w:r>
      <w:r w:rsidRPr="00DD2641">
        <w:t>Fakultet</w:t>
      </w:r>
      <w:r>
        <w:t>u</w:t>
      </w:r>
      <w:r w:rsidRPr="00DD2641">
        <w:t xml:space="preserve"> elektrotehnike, računarstva i informacijskih tehnologija Osijek</w:t>
      </w:r>
      <w:r w:rsidR="009618EE">
        <w:t xml:space="preserve"> </w:t>
      </w:r>
      <w:r w:rsidR="009618EE" w:rsidRPr="009618EE">
        <w:t>Zavod</w:t>
      </w:r>
      <w:r w:rsidR="009618EE">
        <w:t>a</w:t>
      </w:r>
      <w:r w:rsidR="009618EE" w:rsidRPr="009618EE">
        <w:t xml:space="preserve"> za računalno inženjerstvo i automatiku</w:t>
      </w:r>
      <w:r>
        <w:t xml:space="preserve">. </w:t>
      </w:r>
      <w:r w:rsidR="009618EE">
        <w:t>Kroz rad u</w:t>
      </w:r>
      <w:r>
        <w:t xml:space="preserve"> znanstveno</w:t>
      </w:r>
      <w:r w:rsidR="009618EE">
        <w:t>j</w:t>
      </w:r>
      <w:r>
        <w:t xml:space="preserve"> i nastavno</w:t>
      </w:r>
      <w:r w:rsidR="009618EE">
        <w:t>j</w:t>
      </w:r>
      <w:r>
        <w:t xml:space="preserve"> djelatnosti </w:t>
      </w:r>
      <w:r w:rsidR="009618EE">
        <w:t>postao</w:t>
      </w:r>
      <w:r>
        <w:t xml:space="preserve"> je napredni korisnik MS Office alata. </w:t>
      </w:r>
      <w:r w:rsidR="009618EE">
        <w:t>U nadi da svojim iskustvom pomogne studentima u završnom izazovu na fakultetu napravio je ovaj predložak.</w:t>
      </w:r>
    </w:p>
    <w:p w14:paraId="31CCA974" w14:textId="138D8855" w:rsidR="009618EE" w:rsidRDefault="009618EE" w:rsidP="00DD2641"/>
    <w:p w14:paraId="37B3D968" w14:textId="19A710DB" w:rsidR="009618EE" w:rsidRDefault="009618EE" w:rsidP="009618EE">
      <w:pPr>
        <w:pStyle w:val="NoSpacing"/>
        <w:tabs>
          <w:tab w:val="center" w:pos="6804"/>
        </w:tabs>
        <w:jc w:val="both"/>
      </w:pPr>
      <w:r>
        <w:tab/>
        <w:t>___________________________</w:t>
      </w:r>
    </w:p>
    <w:p w14:paraId="138365CC" w14:textId="416445C4" w:rsidR="009618EE" w:rsidRPr="00DD2641" w:rsidRDefault="009618EE" w:rsidP="009618EE">
      <w:pPr>
        <w:pStyle w:val="NoSpacing"/>
        <w:tabs>
          <w:tab w:val="center" w:pos="6804"/>
        </w:tabs>
        <w:jc w:val="both"/>
      </w:pPr>
      <w:r>
        <w:tab/>
        <w:t>Potpis autora</w:t>
      </w:r>
    </w:p>
    <w:sectPr w:rsidR="009618EE" w:rsidRPr="00DD2641" w:rsidSect="00CE4BDD">
      <w:headerReference w:type="default" r:id="rId13"/>
      <w:footerReference w:type="default" r:id="rId14"/>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A12327" w14:textId="77777777" w:rsidR="00E633E7" w:rsidRDefault="00E633E7" w:rsidP="00AF338D">
      <w:r>
        <w:separator/>
      </w:r>
    </w:p>
    <w:p w14:paraId="70CE846E" w14:textId="77777777" w:rsidR="00E633E7" w:rsidRDefault="00E633E7" w:rsidP="00AF338D"/>
  </w:endnote>
  <w:endnote w:type="continuationSeparator" w:id="0">
    <w:p w14:paraId="5697BD5F" w14:textId="77777777" w:rsidR="00E633E7" w:rsidRDefault="00E633E7" w:rsidP="00AF338D">
      <w:r>
        <w:continuationSeparator/>
      </w:r>
    </w:p>
    <w:p w14:paraId="1648CC9E" w14:textId="77777777" w:rsidR="00E633E7" w:rsidRDefault="00E633E7"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1212112"/>
      <w:docPartObj>
        <w:docPartGallery w:val="Page Numbers (Bottom of Page)"/>
        <w:docPartUnique/>
      </w:docPartObj>
    </w:sdtPr>
    <w:sdtEndPr>
      <w:rPr>
        <w:noProof/>
      </w:rPr>
    </w:sdtEndPr>
    <w:sdtContent>
      <w:p w14:paraId="478F5695" w14:textId="1B902ED6" w:rsidR="00595C63" w:rsidRDefault="00A52499" w:rsidP="00A524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20F352" w14:textId="77777777" w:rsidR="00E633E7" w:rsidRDefault="00E633E7" w:rsidP="00AF338D">
      <w:r>
        <w:separator/>
      </w:r>
    </w:p>
    <w:p w14:paraId="77237F88" w14:textId="77777777" w:rsidR="00E633E7" w:rsidRDefault="00E633E7" w:rsidP="00AF338D"/>
  </w:footnote>
  <w:footnote w:type="continuationSeparator" w:id="0">
    <w:p w14:paraId="683889DA" w14:textId="77777777" w:rsidR="00E633E7" w:rsidRDefault="00E633E7" w:rsidP="00AF338D">
      <w:r>
        <w:continuationSeparator/>
      </w:r>
    </w:p>
    <w:p w14:paraId="5C0D6130" w14:textId="77777777" w:rsidR="00E633E7" w:rsidRDefault="00E633E7"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9DDF12" w14:textId="77777777" w:rsidR="00A52499" w:rsidRDefault="00A524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C96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4E8B5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8650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CD85FAA"/>
    <w:lvl w:ilvl="0">
      <w:start w:val="1"/>
      <w:numFmt w:val="decimal"/>
      <w:pStyle w:val="ListNumber2"/>
      <w:lvlText w:val="%1."/>
      <w:lvlJc w:val="left"/>
      <w:pPr>
        <w:tabs>
          <w:tab w:val="num" w:pos="643"/>
        </w:tabs>
        <w:ind w:left="643"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656670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DC15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6A6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68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0"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abstractNumId w:val="16"/>
  </w:num>
  <w:num w:numId="2">
    <w:abstractNumId w:val="18"/>
  </w:num>
  <w:num w:numId="3">
    <w:abstractNumId w:val="11"/>
  </w:num>
  <w:num w:numId="4">
    <w:abstractNumId w:val="12"/>
  </w:num>
  <w:num w:numId="5">
    <w:abstractNumId w:val="17"/>
  </w:num>
  <w:num w:numId="6">
    <w:abstractNumId w:val="13"/>
  </w:num>
  <w:num w:numId="7">
    <w:abstractNumId w:val="19"/>
  </w:num>
  <w:num w:numId="8">
    <w:abstractNumId w:val="21"/>
  </w:num>
  <w:num w:numId="9">
    <w:abstractNumId w:val="22"/>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
    <w:lvlOverride w:ilvl="0">
      <w:startOverride w:val="1"/>
    </w:lvlOverride>
  </w:num>
  <w:num w:numId="24">
    <w:abstractNumId w:val="3"/>
    <w:lvlOverride w:ilvl="0">
      <w:startOverride w:val="1"/>
    </w:lvlOverride>
  </w:num>
  <w:num w:numId="25">
    <w:abstractNumId w:val="3"/>
    <w:lvlOverride w:ilvl="0">
      <w:startOverride w:val="1"/>
    </w:lvlOverride>
  </w:num>
  <w:num w:numId="26">
    <w:abstractNumId w:val="3"/>
    <w:lvlOverride w:ilvl="0">
      <w:startOverride w:val="1"/>
    </w:lvlOverride>
  </w:num>
  <w:num w:numId="27">
    <w:abstractNumId w:val="3"/>
    <w:lvlOverride w:ilvl="0">
      <w:startOverride w:val="1"/>
    </w:lvlOverride>
  </w:num>
  <w:num w:numId="28">
    <w:abstractNumId w:val="3"/>
    <w:lvlOverride w:ilvl="0">
      <w:startOverride w:val="1"/>
    </w:lvlOverride>
  </w:num>
  <w:num w:numId="29">
    <w:abstractNumId w:val="15"/>
  </w:num>
  <w:num w:numId="30">
    <w:abstractNumId w:val="10"/>
  </w:num>
  <w:num w:numId="31">
    <w:abstractNumId w:val="3"/>
    <w:lvlOverride w:ilvl="0">
      <w:startOverride w:val="1"/>
    </w:lvlOverride>
  </w:num>
  <w:num w:numId="32">
    <w:abstractNumId w:val="3"/>
    <w:lvlOverride w:ilvl="0">
      <w:startOverride w:val="1"/>
    </w:lvlOverride>
  </w:num>
  <w:num w:numId="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4082"/>
    <w:rsid w:val="00000288"/>
    <w:rsid w:val="00007983"/>
    <w:rsid w:val="00013502"/>
    <w:rsid w:val="00037F75"/>
    <w:rsid w:val="00040EB9"/>
    <w:rsid w:val="00043A4E"/>
    <w:rsid w:val="000650FF"/>
    <w:rsid w:val="00067306"/>
    <w:rsid w:val="00073E6F"/>
    <w:rsid w:val="00091CE7"/>
    <w:rsid w:val="00097D58"/>
    <w:rsid w:val="000B0D97"/>
    <w:rsid w:val="000C7146"/>
    <w:rsid w:val="000D52E9"/>
    <w:rsid w:val="000E5936"/>
    <w:rsid w:val="000F4503"/>
    <w:rsid w:val="001026D3"/>
    <w:rsid w:val="0012697B"/>
    <w:rsid w:val="00141B31"/>
    <w:rsid w:val="00145413"/>
    <w:rsid w:val="0015336B"/>
    <w:rsid w:val="001B2820"/>
    <w:rsid w:val="001B30C3"/>
    <w:rsid w:val="001C3483"/>
    <w:rsid w:val="001D440D"/>
    <w:rsid w:val="00202583"/>
    <w:rsid w:val="00202C0A"/>
    <w:rsid w:val="00215CE9"/>
    <w:rsid w:val="00223A15"/>
    <w:rsid w:val="00240474"/>
    <w:rsid w:val="002413C7"/>
    <w:rsid w:val="00250A60"/>
    <w:rsid w:val="00255CD6"/>
    <w:rsid w:val="00267772"/>
    <w:rsid w:val="00267C5D"/>
    <w:rsid w:val="0027163E"/>
    <w:rsid w:val="002820FC"/>
    <w:rsid w:val="00283558"/>
    <w:rsid w:val="002877D9"/>
    <w:rsid w:val="002E42E5"/>
    <w:rsid w:val="002E70E7"/>
    <w:rsid w:val="003058A8"/>
    <w:rsid w:val="003472CB"/>
    <w:rsid w:val="00356846"/>
    <w:rsid w:val="003B7B62"/>
    <w:rsid w:val="003D5D0C"/>
    <w:rsid w:val="003E245D"/>
    <w:rsid w:val="003E34AD"/>
    <w:rsid w:val="003F2F87"/>
    <w:rsid w:val="0040106C"/>
    <w:rsid w:val="0040758C"/>
    <w:rsid w:val="00415379"/>
    <w:rsid w:val="00422F53"/>
    <w:rsid w:val="00424127"/>
    <w:rsid w:val="00424FDA"/>
    <w:rsid w:val="00431A85"/>
    <w:rsid w:val="00455D4B"/>
    <w:rsid w:val="00463CA2"/>
    <w:rsid w:val="0048143B"/>
    <w:rsid w:val="00492878"/>
    <w:rsid w:val="004940A5"/>
    <w:rsid w:val="004A6E9C"/>
    <w:rsid w:val="004C231A"/>
    <w:rsid w:val="004D6B04"/>
    <w:rsid w:val="004E006E"/>
    <w:rsid w:val="0052675E"/>
    <w:rsid w:val="00531F43"/>
    <w:rsid w:val="005434AB"/>
    <w:rsid w:val="00543E9A"/>
    <w:rsid w:val="0055364B"/>
    <w:rsid w:val="00585172"/>
    <w:rsid w:val="00595C63"/>
    <w:rsid w:val="005A3DFC"/>
    <w:rsid w:val="005A532A"/>
    <w:rsid w:val="005B2A0B"/>
    <w:rsid w:val="005B4201"/>
    <w:rsid w:val="005B499F"/>
    <w:rsid w:val="005B7232"/>
    <w:rsid w:val="005C3332"/>
    <w:rsid w:val="005D4156"/>
    <w:rsid w:val="005F289D"/>
    <w:rsid w:val="005F73B6"/>
    <w:rsid w:val="00623BBB"/>
    <w:rsid w:val="00626C60"/>
    <w:rsid w:val="006310E5"/>
    <w:rsid w:val="00634CDD"/>
    <w:rsid w:val="00641B8B"/>
    <w:rsid w:val="006566BC"/>
    <w:rsid w:val="00667914"/>
    <w:rsid w:val="00680D8C"/>
    <w:rsid w:val="006829DA"/>
    <w:rsid w:val="00695C93"/>
    <w:rsid w:val="006B2AD1"/>
    <w:rsid w:val="006B2D44"/>
    <w:rsid w:val="006B4760"/>
    <w:rsid w:val="006B478A"/>
    <w:rsid w:val="006F2577"/>
    <w:rsid w:val="007006D3"/>
    <w:rsid w:val="00707153"/>
    <w:rsid w:val="00713F30"/>
    <w:rsid w:val="007247B7"/>
    <w:rsid w:val="00725580"/>
    <w:rsid w:val="007262D7"/>
    <w:rsid w:val="00732C75"/>
    <w:rsid w:val="00744638"/>
    <w:rsid w:val="00745934"/>
    <w:rsid w:val="00772EDC"/>
    <w:rsid w:val="0078001B"/>
    <w:rsid w:val="00793E04"/>
    <w:rsid w:val="0079686C"/>
    <w:rsid w:val="00797DFF"/>
    <w:rsid w:val="007A7D67"/>
    <w:rsid w:val="007B27FE"/>
    <w:rsid w:val="007C0464"/>
    <w:rsid w:val="007C67B6"/>
    <w:rsid w:val="007E6183"/>
    <w:rsid w:val="007F68B7"/>
    <w:rsid w:val="008051B8"/>
    <w:rsid w:val="0083143C"/>
    <w:rsid w:val="0084116B"/>
    <w:rsid w:val="008458AD"/>
    <w:rsid w:val="00854905"/>
    <w:rsid w:val="00874737"/>
    <w:rsid w:val="00881425"/>
    <w:rsid w:val="0089266E"/>
    <w:rsid w:val="00892DBB"/>
    <w:rsid w:val="00895E4E"/>
    <w:rsid w:val="008A5E74"/>
    <w:rsid w:val="008A6D78"/>
    <w:rsid w:val="008C279C"/>
    <w:rsid w:val="008C7938"/>
    <w:rsid w:val="008F24B5"/>
    <w:rsid w:val="008F60CF"/>
    <w:rsid w:val="00900FFE"/>
    <w:rsid w:val="009043D7"/>
    <w:rsid w:val="00905824"/>
    <w:rsid w:val="009062FE"/>
    <w:rsid w:val="00915848"/>
    <w:rsid w:val="00931B16"/>
    <w:rsid w:val="0093488D"/>
    <w:rsid w:val="00936055"/>
    <w:rsid w:val="009425D2"/>
    <w:rsid w:val="009618EE"/>
    <w:rsid w:val="0096449C"/>
    <w:rsid w:val="00967E09"/>
    <w:rsid w:val="0097391E"/>
    <w:rsid w:val="00974780"/>
    <w:rsid w:val="00976030"/>
    <w:rsid w:val="00985F7C"/>
    <w:rsid w:val="0099224D"/>
    <w:rsid w:val="00994040"/>
    <w:rsid w:val="009A4963"/>
    <w:rsid w:val="009C0630"/>
    <w:rsid w:val="009C1985"/>
    <w:rsid w:val="009D53E2"/>
    <w:rsid w:val="009D5F39"/>
    <w:rsid w:val="009D69FC"/>
    <w:rsid w:val="00A358E5"/>
    <w:rsid w:val="00A46E43"/>
    <w:rsid w:val="00A52499"/>
    <w:rsid w:val="00A53A51"/>
    <w:rsid w:val="00A60BE7"/>
    <w:rsid w:val="00A8100B"/>
    <w:rsid w:val="00A81403"/>
    <w:rsid w:val="00A831FB"/>
    <w:rsid w:val="00A83CD5"/>
    <w:rsid w:val="00A85944"/>
    <w:rsid w:val="00A86D86"/>
    <w:rsid w:val="00A95993"/>
    <w:rsid w:val="00AA4885"/>
    <w:rsid w:val="00AD4DE3"/>
    <w:rsid w:val="00AD69E8"/>
    <w:rsid w:val="00AD6B2D"/>
    <w:rsid w:val="00AE0B55"/>
    <w:rsid w:val="00AF338D"/>
    <w:rsid w:val="00AF7C26"/>
    <w:rsid w:val="00B36716"/>
    <w:rsid w:val="00B44713"/>
    <w:rsid w:val="00B57F49"/>
    <w:rsid w:val="00B63608"/>
    <w:rsid w:val="00B6621C"/>
    <w:rsid w:val="00BA489B"/>
    <w:rsid w:val="00BB2E16"/>
    <w:rsid w:val="00BD459F"/>
    <w:rsid w:val="00BD74FC"/>
    <w:rsid w:val="00C02BF0"/>
    <w:rsid w:val="00C13777"/>
    <w:rsid w:val="00C13CBF"/>
    <w:rsid w:val="00C2069D"/>
    <w:rsid w:val="00C26103"/>
    <w:rsid w:val="00C43524"/>
    <w:rsid w:val="00C52698"/>
    <w:rsid w:val="00C53F5E"/>
    <w:rsid w:val="00C673FA"/>
    <w:rsid w:val="00C67C95"/>
    <w:rsid w:val="00C70A19"/>
    <w:rsid w:val="00C85411"/>
    <w:rsid w:val="00C939D5"/>
    <w:rsid w:val="00C97822"/>
    <w:rsid w:val="00CB08BB"/>
    <w:rsid w:val="00CD204B"/>
    <w:rsid w:val="00CD6A61"/>
    <w:rsid w:val="00CD74CD"/>
    <w:rsid w:val="00CE4BDD"/>
    <w:rsid w:val="00CF61CC"/>
    <w:rsid w:val="00CF76CC"/>
    <w:rsid w:val="00D10FE3"/>
    <w:rsid w:val="00D118C0"/>
    <w:rsid w:val="00D12C9F"/>
    <w:rsid w:val="00D26EB4"/>
    <w:rsid w:val="00D34D12"/>
    <w:rsid w:val="00D50D9C"/>
    <w:rsid w:val="00D7275F"/>
    <w:rsid w:val="00D75530"/>
    <w:rsid w:val="00D83D7B"/>
    <w:rsid w:val="00D913C7"/>
    <w:rsid w:val="00DB2E92"/>
    <w:rsid w:val="00DC25AA"/>
    <w:rsid w:val="00DC5294"/>
    <w:rsid w:val="00DC795F"/>
    <w:rsid w:val="00DD00C2"/>
    <w:rsid w:val="00DD2641"/>
    <w:rsid w:val="00DD6071"/>
    <w:rsid w:val="00DE0D2B"/>
    <w:rsid w:val="00E13FC2"/>
    <w:rsid w:val="00E41AF9"/>
    <w:rsid w:val="00E47127"/>
    <w:rsid w:val="00E506D6"/>
    <w:rsid w:val="00E50D39"/>
    <w:rsid w:val="00E522DF"/>
    <w:rsid w:val="00E633E7"/>
    <w:rsid w:val="00E8220E"/>
    <w:rsid w:val="00E97F7B"/>
    <w:rsid w:val="00EA0357"/>
    <w:rsid w:val="00EA47D0"/>
    <w:rsid w:val="00EA7583"/>
    <w:rsid w:val="00EB2FE4"/>
    <w:rsid w:val="00EC0801"/>
    <w:rsid w:val="00EF2FDC"/>
    <w:rsid w:val="00F07AE4"/>
    <w:rsid w:val="00F1555C"/>
    <w:rsid w:val="00F229F5"/>
    <w:rsid w:val="00F25F8E"/>
    <w:rsid w:val="00F335C5"/>
    <w:rsid w:val="00F45ECD"/>
    <w:rsid w:val="00F542A4"/>
    <w:rsid w:val="00F74082"/>
    <w:rsid w:val="00F8318A"/>
    <w:rsid w:val="00F85D87"/>
    <w:rsid w:val="00F9401C"/>
    <w:rsid w:val="00FB2A1C"/>
    <w:rsid w:val="00FC0A25"/>
    <w:rsid w:val="00FC4686"/>
    <w:rsid w:val="00FD4E5E"/>
    <w:rsid w:val="00FE7436"/>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8388C0"/>
  <w15:chartTrackingRefBased/>
  <w15:docId w15:val="{F94F7FA6-1873-4BCE-8842-B45E29FB7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824"/>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uiPriority w:val="9"/>
    <w:unhideWhenUsed/>
    <w:qFormat/>
    <w:rsid w:val="005D4156"/>
    <w:pPr>
      <w:numPr>
        <w:ilvl w:val="2"/>
      </w:numPr>
      <w:spacing w:before="120" w:after="120"/>
      <w:ind w:left="1225" w:hanging="505"/>
      <w:outlineLvl w:val="2"/>
    </w:pPr>
    <w:rPr>
      <w:sz w:val="24"/>
      <w:szCs w:val="24"/>
    </w:rPr>
  </w:style>
  <w:style w:type="paragraph" w:styleId="Heading4">
    <w:name w:val="heading 4"/>
    <w:basedOn w:val="Heading1"/>
    <w:next w:val="Normal"/>
    <w:link w:val="Heading4Char"/>
    <w:uiPriority w:val="9"/>
    <w:unhideWhenUsed/>
    <w:qFormat/>
    <w:rsid w:val="00713F30"/>
    <w:pPr>
      <w:numPr>
        <w:numId w:val="0"/>
      </w:numPr>
      <w:outlineLvl w:val="3"/>
    </w:pPr>
  </w:style>
  <w:style w:type="paragraph" w:styleId="Heading5">
    <w:name w:val="heading 5"/>
    <w:basedOn w:val="Heading4"/>
    <w:next w:val="Normal"/>
    <w:link w:val="Heading5Char"/>
    <w:uiPriority w:val="9"/>
    <w:unhideWhenUsed/>
    <w:qFormat/>
    <w:rsid w:val="00431A85"/>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56846"/>
    <w:pPr>
      <w:spacing w:before="120" w:after="0"/>
      <w:jc w:val="left"/>
    </w:pPr>
    <w:rPr>
      <w:rFonts w:cstheme="minorHAnsi"/>
      <w:b/>
      <w:bCs/>
      <w:i/>
      <w:iCs/>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styleId="UnresolvedMention">
    <w:name w:val="Unresolved Mention"/>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713F30"/>
    <w:rPr>
      <w:rFonts w:ascii="Times New Roman" w:eastAsiaTheme="majorEastAsia" w:hAnsi="Times New Roman" w:cs="Times New Roman"/>
      <w:b/>
      <w:bCs/>
      <w:caps/>
      <w:sz w:val="28"/>
      <w:szCs w:val="28"/>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56846"/>
    <w:pPr>
      <w:spacing w:before="120" w:after="0"/>
      <w:ind w:left="240"/>
      <w:jc w:val="left"/>
    </w:pPr>
    <w:rPr>
      <w:rFonts w:cstheme="minorHAnsi"/>
      <w:b/>
      <w:bCs/>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56846"/>
    <w:pPr>
      <w:spacing w:after="0"/>
      <w:ind w:left="480"/>
      <w:jc w:val="left"/>
    </w:pPr>
    <w:rPr>
      <w:rFonts w:cstheme="minorHAnsi"/>
      <w:sz w:val="20"/>
      <w:szCs w:val="20"/>
    </w:rPr>
  </w:style>
  <w:style w:type="paragraph" w:styleId="TOC4">
    <w:name w:val="toc 4"/>
    <w:basedOn w:val="Normal"/>
    <w:next w:val="Normal"/>
    <w:autoRedefine/>
    <w:uiPriority w:val="39"/>
    <w:unhideWhenUsed/>
    <w:rsid w:val="00A85944"/>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downloa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200</Words>
  <Characters>6846</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Zdravko Krpić</cp:lastModifiedBy>
  <cp:revision>5</cp:revision>
  <cp:lastPrinted>2020-07-20T11:24:00Z</cp:lastPrinted>
  <dcterms:created xsi:type="dcterms:W3CDTF">2020-07-20T11:05:00Z</dcterms:created>
  <dcterms:modified xsi:type="dcterms:W3CDTF">2020-07-20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